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67105" w:rsidRDefault="00767105">
                            <w:pPr>
                              <w:pStyle w:val="Glava"/>
                              <w:rPr>
                                <w:rFonts w:ascii="Times" w:hAnsi="Times"/>
                                <w:i/>
                                <w:sz w:val="16"/>
                              </w:rPr>
                            </w:pPr>
                            <w:r>
                              <w:rPr>
                                <w:rFonts w:ascii="Times" w:hAnsi="Times"/>
                                <w:i/>
                                <w:sz w:val="16"/>
                                <w:lang w:val="es-ES"/>
                              </w:rPr>
                              <w:t xml:space="preserve">Kardeljeva ploščad 5 </w:t>
                            </w:r>
                          </w:p>
                          <w:p w14:paraId="566468B7" w14:textId="77777777" w:rsidR="00767105" w:rsidRDefault="00767105">
                            <w:pPr>
                              <w:rPr>
                                <w:rFonts w:ascii="Times" w:hAnsi="Times"/>
                                <w:i/>
                                <w:sz w:val="16"/>
                              </w:rPr>
                            </w:pPr>
                            <w:r>
                              <w:rPr>
                                <w:rFonts w:ascii="Times" w:hAnsi="Times"/>
                                <w:i/>
                                <w:sz w:val="16"/>
                              </w:rPr>
                              <w:t>1000 Ljubljana, Slovenija</w:t>
                            </w:r>
                          </w:p>
                          <w:p w14:paraId="651209D2" w14:textId="77777777" w:rsidR="00767105" w:rsidRDefault="00767105">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67105" w:rsidRDefault="00767105">
                      <w:pPr>
                        <w:pStyle w:val="Glava"/>
                        <w:rPr>
                          <w:rFonts w:ascii="Times" w:hAnsi="Times"/>
                          <w:i/>
                          <w:sz w:val="16"/>
                        </w:rPr>
                      </w:pPr>
                      <w:r>
                        <w:rPr>
                          <w:rFonts w:ascii="Times" w:hAnsi="Times"/>
                          <w:i/>
                          <w:sz w:val="16"/>
                          <w:lang w:val="es-ES"/>
                        </w:rPr>
                        <w:t xml:space="preserve">Kardeljeva ploščad 5 </w:t>
                      </w:r>
                    </w:p>
                    <w:p w14:paraId="566468B7" w14:textId="77777777" w:rsidR="00767105" w:rsidRDefault="00767105">
                      <w:pPr>
                        <w:rPr>
                          <w:rFonts w:ascii="Times" w:hAnsi="Times"/>
                          <w:i/>
                          <w:sz w:val="16"/>
                        </w:rPr>
                      </w:pPr>
                      <w:r>
                        <w:rPr>
                          <w:rFonts w:ascii="Times" w:hAnsi="Times"/>
                          <w:i/>
                          <w:sz w:val="16"/>
                        </w:rPr>
                        <w:t>1000 Ljubljana, Slovenija</w:t>
                      </w:r>
                    </w:p>
                    <w:p w14:paraId="651209D2" w14:textId="77777777" w:rsidR="00767105" w:rsidRDefault="00767105">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A8D11C3"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Standish group je ocenil, da je</w:t>
      </w:r>
      <w:r w:rsidR="00005BA4">
        <w:rPr>
          <w:rFonts w:ascii="Times New Roman" w:hAnsi="Times New Roman" w:cs="Times New Roman"/>
          <w:sz w:val="24"/>
          <w:szCs w:val="24"/>
        </w:rPr>
        <w:t xml:space="preserve"> v povprečju </w:t>
      </w:r>
      <w:r w:rsidR="00674B27" w:rsidRPr="00327C02">
        <w:rPr>
          <w:rFonts w:ascii="Times New Roman" w:hAnsi="Times New Roman" w:cs="Times New Roman"/>
          <w:sz w:val="24"/>
          <w:szCs w:val="24"/>
        </w:rPr>
        <w:t xml:space="preserve">30% projektov nedokončanih </w:t>
      </w:r>
      <w:r w:rsidR="00005BA4">
        <w:rPr>
          <w:rFonts w:ascii="Times New Roman" w:hAnsi="Times New Roman" w:cs="Times New Roman"/>
          <w:sz w:val="24"/>
          <w:szCs w:val="24"/>
        </w:rPr>
        <w:t>in 53% projektov, ki presežejo</w:t>
      </w:r>
      <w:r w:rsidR="00674B27" w:rsidRPr="00327C02">
        <w:rPr>
          <w:rFonts w:ascii="Times New Roman" w:hAnsi="Times New Roman" w:cs="Times New Roman"/>
          <w:sz w:val="24"/>
          <w:szCs w:val="24"/>
        </w:rPr>
        <w:t xml:space="preserve">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DD571A8"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w:t>
      </w:r>
      <w:r w:rsidR="002B7560">
        <w:rPr>
          <w:rFonts w:ascii="Times New Roman" w:hAnsi="Times New Roman" w:cs="Times New Roman"/>
          <w:sz w:val="24"/>
          <w:szCs w:val="24"/>
        </w:rPr>
        <w:t>i</w:t>
      </w:r>
      <w:r w:rsidRPr="00327C02">
        <w:rPr>
          <w:rFonts w:ascii="Times New Roman" w:hAnsi="Times New Roman" w:cs="Times New Roman"/>
          <w:sz w:val="24"/>
          <w:szCs w:val="24"/>
        </w:rPr>
        <w:t xml:space="preserve"> raziskovaln</w:t>
      </w:r>
      <w:r w:rsidR="002B7560">
        <w:rPr>
          <w:rFonts w:ascii="Times New Roman" w:hAnsi="Times New Roman" w:cs="Times New Roman"/>
          <w:sz w:val="24"/>
          <w:szCs w:val="24"/>
        </w:rPr>
        <w:t>i</w:t>
      </w:r>
      <w:r w:rsidRPr="00327C02">
        <w:rPr>
          <w:rFonts w:ascii="Times New Roman" w:hAnsi="Times New Roman" w:cs="Times New Roman"/>
          <w:sz w:val="24"/>
          <w:szCs w:val="24"/>
        </w:rPr>
        <w:t xml:space="preserve"> vprašanj</w:t>
      </w:r>
      <w:r w:rsidR="002B7560">
        <w:rPr>
          <w:rFonts w:ascii="Times New Roman" w:hAnsi="Times New Roman" w:cs="Times New Roman"/>
          <w:sz w:val="24"/>
          <w:szCs w:val="24"/>
        </w:rPr>
        <w:t>i</w:t>
      </w:r>
      <w:r w:rsidRPr="00327C02">
        <w:rPr>
          <w:rFonts w:ascii="Times New Roman" w:hAnsi="Times New Roman" w:cs="Times New Roman"/>
          <w:sz w:val="24"/>
          <w:szCs w:val="24"/>
        </w:rPr>
        <w:t>:</w:t>
      </w:r>
    </w:p>
    <w:p w14:paraId="58515C60" w14:textId="77777777" w:rsidR="007C6232" w:rsidRPr="00327C02"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53F8764D" w14:textId="1036B712" w:rsidR="00BA7E48" w:rsidRPr="00327C02" w:rsidRDefault="00D25647" w:rsidP="005A6A3B">
      <w:pPr>
        <w:spacing w:line="360" w:lineRule="auto"/>
        <w:contextualSpacing/>
        <w:jc w:val="both"/>
        <w:rPr>
          <w:rFonts w:ascii="Times New Roman" w:hAnsi="Times New Roman" w:cs="Times New Roman"/>
          <w:sz w:val="24"/>
          <w:szCs w:val="24"/>
        </w:rPr>
      </w:pPr>
      <w:r>
        <w:rPr>
          <w:rFonts w:ascii="Times New Roman" w:hAnsi="Times New Roman" w:cs="Times New Roman"/>
          <w:b/>
          <w:sz w:val="24"/>
          <w:szCs w:val="24"/>
        </w:rPr>
        <w:t>RV2</w:t>
      </w:r>
      <w:r w:rsidR="00BA7E48" w:rsidRPr="00327C02">
        <w:rPr>
          <w:rFonts w:ascii="Times New Roman" w:hAnsi="Times New Roman" w:cs="Times New Roman"/>
          <w:b/>
          <w:sz w:val="24"/>
          <w:szCs w:val="24"/>
        </w:rPr>
        <w:t>:</w:t>
      </w:r>
      <w:r w:rsidR="00BA7E48" w:rsidRPr="00327C02">
        <w:rPr>
          <w:rFonts w:ascii="Times New Roman" w:hAnsi="Times New Roman" w:cs="Times New Roman"/>
          <w:sz w:val="24"/>
          <w:szCs w:val="24"/>
        </w:rPr>
        <w:t xml:space="preserve"> </w:t>
      </w:r>
      <w:r w:rsidR="005C1784">
        <w:rPr>
          <w:rFonts w:ascii="Times New Roman" w:hAnsi="Times New Roman" w:cs="Times New Roman"/>
          <w:sz w:val="24"/>
          <w:szCs w:val="24"/>
        </w:rPr>
        <w:t>Kakšen bi na podlagi literature lahko bil procesni model</w:t>
      </w:r>
      <w:r w:rsidR="00BA7E48" w:rsidRPr="00327C02">
        <w:rPr>
          <w:rFonts w:ascii="Times New Roman" w:hAnsi="Times New Roman" w:cs="Times New Roman"/>
          <w:sz w:val="24"/>
          <w:szCs w:val="24"/>
        </w:rPr>
        <w:t>,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679DC26C" w14:textId="0D946CAB" w:rsidR="006A6F2A" w:rsidRDefault="00BA7E48" w:rsidP="006A6F2A">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Iz literature je razvidno, da je bilo na temo razvoja procesov za video igre opravljenih malo raziskav.</w:t>
      </w:r>
      <w:r w:rsidR="009258E3">
        <w:rPr>
          <w:rFonts w:ascii="Times New Roman" w:hAnsi="Times New Roman" w:cs="Times New Roman"/>
          <w:sz w:val="24"/>
          <w:szCs w:val="24"/>
        </w:rPr>
        <w:t xml:space="preserve"> </w:t>
      </w:r>
      <w:r w:rsidR="008D377B">
        <w:rPr>
          <w:rFonts w:ascii="Times New Roman" w:hAnsi="Times New Roman" w:cs="Times New Roman"/>
          <w:sz w:val="24"/>
          <w:szCs w:val="24"/>
        </w:rPr>
        <w:t>Ker spada razvoj video iger med razvoj programske opreme</w:t>
      </w:r>
      <w:r w:rsidR="0033266A">
        <w:rPr>
          <w:rFonts w:ascii="Times New Roman" w:hAnsi="Times New Roman" w:cs="Times New Roman"/>
          <w:sz w:val="24"/>
          <w:szCs w:val="24"/>
        </w:rPr>
        <w:t xml:space="preserve"> </w:t>
      </w:r>
      <w:r w:rsidR="006945C8">
        <w:rPr>
          <w:rFonts w:ascii="Times New Roman" w:hAnsi="Times New Roman" w:cs="Times New Roman"/>
          <w:sz w:val="24"/>
          <w:szCs w:val="24"/>
        </w:rPr>
        <w:fldChar w:fldCharType="begin"/>
      </w:r>
      <w:r w:rsidR="006945C8">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Pr>
          <w:rFonts w:ascii="Times New Roman" w:hAnsi="Times New Roman" w:cs="Times New Roman"/>
          <w:sz w:val="24"/>
          <w:szCs w:val="24"/>
        </w:rPr>
        <w:fldChar w:fldCharType="separate"/>
      </w:r>
      <w:r w:rsidR="006945C8" w:rsidRPr="006945C8">
        <w:rPr>
          <w:rFonts w:ascii="Times New Roman" w:hAnsi="Times New Roman" w:cs="Times New Roman"/>
          <w:sz w:val="24"/>
        </w:rPr>
        <w:t>(Bates 2004, 217)</w:t>
      </w:r>
      <w:r w:rsidR="006945C8">
        <w:rPr>
          <w:rFonts w:ascii="Times New Roman" w:hAnsi="Times New Roman" w:cs="Times New Roman"/>
          <w:sz w:val="24"/>
          <w:szCs w:val="24"/>
        </w:rPr>
        <w:fldChar w:fldCharType="end"/>
      </w:r>
      <w:r w:rsidR="00EB054D">
        <w:rPr>
          <w:rFonts w:ascii="Times New Roman" w:hAnsi="Times New Roman" w:cs="Times New Roman"/>
          <w:sz w:val="24"/>
          <w:szCs w:val="24"/>
        </w:rPr>
        <w:t xml:space="preserve"> bomo v tretjem poglavju </w:t>
      </w:r>
      <w:r w:rsidR="00A65A69">
        <w:rPr>
          <w:rFonts w:ascii="Times New Roman" w:hAnsi="Times New Roman" w:cs="Times New Roman"/>
          <w:sz w:val="24"/>
          <w:szCs w:val="24"/>
        </w:rPr>
        <w:t>poleg predlaganih procesnih modelov za igre predstav</w:t>
      </w:r>
      <w:r w:rsidR="00DE104D">
        <w:rPr>
          <w:rFonts w:ascii="Times New Roman" w:hAnsi="Times New Roman" w:cs="Times New Roman"/>
          <w:sz w:val="24"/>
          <w:szCs w:val="24"/>
        </w:rPr>
        <w:t xml:space="preserve">ili tudi </w:t>
      </w:r>
      <w:r w:rsidR="008D377B">
        <w:rPr>
          <w:rFonts w:ascii="Times New Roman" w:hAnsi="Times New Roman" w:cs="Times New Roman"/>
          <w:sz w:val="24"/>
          <w:szCs w:val="24"/>
        </w:rPr>
        <w:t>vse</w:t>
      </w:r>
      <w:r w:rsidR="00A65A69">
        <w:rPr>
          <w:rFonts w:ascii="Times New Roman" w:hAnsi="Times New Roman" w:cs="Times New Roman"/>
          <w:sz w:val="24"/>
          <w:szCs w:val="24"/>
        </w:rPr>
        <w:t xml:space="preserve"> standardne procesne modele za razvoj programske opreme. </w:t>
      </w:r>
      <w:r w:rsidR="007C765F">
        <w:rPr>
          <w:rFonts w:ascii="Times New Roman" w:hAnsi="Times New Roman" w:cs="Times New Roman"/>
          <w:sz w:val="24"/>
          <w:szCs w:val="24"/>
        </w:rPr>
        <w:t xml:space="preserve">V </w:t>
      </w:r>
      <w:r w:rsidR="00B4174F">
        <w:rPr>
          <w:rFonts w:ascii="Times New Roman" w:hAnsi="Times New Roman" w:cs="Times New Roman"/>
          <w:sz w:val="24"/>
          <w:szCs w:val="24"/>
        </w:rPr>
        <w:t>četrtem</w:t>
      </w:r>
      <w:r w:rsidRPr="00327C02">
        <w:rPr>
          <w:rFonts w:ascii="Times New Roman" w:hAnsi="Times New Roman" w:cs="Times New Roman"/>
          <w:sz w:val="24"/>
          <w:szCs w:val="24"/>
        </w:rPr>
        <w:t xml:space="preserve"> poglavju</w:t>
      </w:r>
      <w:r w:rsidR="00347845">
        <w:rPr>
          <w:rFonts w:ascii="Times New Roman" w:hAnsi="Times New Roman" w:cs="Times New Roman"/>
          <w:sz w:val="24"/>
          <w:szCs w:val="24"/>
        </w:rPr>
        <w:t xml:space="preserve"> bomo</w:t>
      </w:r>
      <w:r w:rsidR="0004322D">
        <w:rPr>
          <w:rFonts w:ascii="Times New Roman" w:hAnsi="Times New Roman" w:cs="Times New Roman"/>
          <w:sz w:val="24"/>
          <w:szCs w:val="24"/>
        </w:rPr>
        <w:t xml:space="preserve"> identificirali </w:t>
      </w:r>
      <w:r w:rsidR="007C765F">
        <w:rPr>
          <w:rFonts w:ascii="Times New Roman" w:hAnsi="Times New Roman" w:cs="Times New Roman"/>
          <w:sz w:val="24"/>
          <w:szCs w:val="24"/>
        </w:rPr>
        <w:t>procesne modele, ki se uporabljajo v praksi</w:t>
      </w:r>
      <w:r w:rsidR="00F453B8">
        <w:rPr>
          <w:rFonts w:ascii="Times New Roman" w:hAnsi="Times New Roman" w:cs="Times New Roman"/>
          <w:sz w:val="24"/>
          <w:szCs w:val="24"/>
        </w:rPr>
        <w:t xml:space="preserve"> in </w:t>
      </w:r>
      <w:r w:rsidR="00A73503">
        <w:rPr>
          <w:rFonts w:ascii="Times New Roman" w:hAnsi="Times New Roman" w:cs="Times New Roman"/>
          <w:sz w:val="24"/>
          <w:szCs w:val="24"/>
        </w:rPr>
        <w:t>prikazali n</w:t>
      </w:r>
      <w:r w:rsidR="004B2E40">
        <w:rPr>
          <w:rFonts w:ascii="Times New Roman" w:hAnsi="Times New Roman" w:cs="Times New Roman"/>
          <w:sz w:val="24"/>
          <w:szCs w:val="24"/>
        </w:rPr>
        <w:t>jihove pomanjklji</w:t>
      </w:r>
      <w:r w:rsidR="00E04446">
        <w:rPr>
          <w:rFonts w:ascii="Times New Roman" w:hAnsi="Times New Roman" w:cs="Times New Roman"/>
          <w:sz w:val="24"/>
          <w:szCs w:val="24"/>
        </w:rPr>
        <w:t>vosti. Nato bomo v nadaljevanju sestavili predlog ustrezne</w:t>
      </w:r>
      <w:r w:rsidR="00126289">
        <w:rPr>
          <w:rFonts w:ascii="Times New Roman" w:hAnsi="Times New Roman" w:cs="Times New Roman"/>
          <w:sz w:val="24"/>
          <w:szCs w:val="24"/>
        </w:rPr>
        <w:t xml:space="preserve">jšega procesnega modela za razvoj video iger. </w:t>
      </w:r>
      <w:r w:rsidR="009519AC">
        <w:rPr>
          <w:rFonts w:ascii="Times New Roman" w:hAnsi="Times New Roman" w:cs="Times New Roman"/>
          <w:sz w:val="24"/>
          <w:szCs w:val="24"/>
        </w:rPr>
        <w:t>Definiranje predloga</w:t>
      </w:r>
      <w:r w:rsidRPr="00327C02">
        <w:rPr>
          <w:rFonts w:ascii="Times New Roman" w:hAnsi="Times New Roman" w:cs="Times New Roman"/>
          <w:sz w:val="24"/>
          <w:szCs w:val="24"/>
        </w:rPr>
        <w:t xml:space="preserve"> </w:t>
      </w:r>
      <w:r w:rsidR="006A6F2A">
        <w:rPr>
          <w:rFonts w:ascii="Times New Roman" w:hAnsi="Times New Roman" w:cs="Times New Roman"/>
          <w:sz w:val="24"/>
          <w:szCs w:val="24"/>
        </w:rPr>
        <w:t>modela bo potekala sistematično:</w:t>
      </w:r>
    </w:p>
    <w:p w14:paraId="0B5D0F35" w14:textId="2A38A76A" w:rsidR="00BA7E48" w:rsidRPr="006A6F2A" w:rsidRDefault="0067308B" w:rsidP="006A6F2A">
      <w:pPr>
        <w:pStyle w:val="Odstavekseznama"/>
        <w:numPr>
          <w:ilvl w:val="0"/>
          <w:numId w:val="42"/>
        </w:numPr>
        <w:spacing w:line="360" w:lineRule="auto"/>
        <w:jc w:val="both"/>
        <w:rPr>
          <w:rFonts w:ascii="Times New Roman" w:hAnsi="Times New Roman" w:cs="Times New Roman"/>
          <w:sz w:val="24"/>
          <w:szCs w:val="24"/>
        </w:rPr>
      </w:pPr>
      <w:r w:rsidRPr="006A6F2A">
        <w:rPr>
          <w:rFonts w:ascii="Times New Roman" w:hAnsi="Times New Roman" w:cs="Times New Roman"/>
          <w:sz w:val="24"/>
          <w:szCs w:val="24"/>
        </w:rPr>
        <w:t>p</w:t>
      </w:r>
      <w:r w:rsidR="00BA7E48" w:rsidRPr="006A6F2A">
        <w:rPr>
          <w:rFonts w:ascii="Times New Roman" w:hAnsi="Times New Roman" w:cs="Times New Roman"/>
          <w:sz w:val="24"/>
          <w:szCs w:val="24"/>
        </w:rPr>
        <w:t xml:space="preserve">og. </w:t>
      </w:r>
      <w:r w:rsidR="00A7272E" w:rsidRPr="006A6F2A">
        <w:rPr>
          <w:rFonts w:ascii="Times New Roman" w:hAnsi="Times New Roman" w:cs="Times New Roman"/>
          <w:sz w:val="24"/>
          <w:szCs w:val="24"/>
        </w:rPr>
        <w:t>5</w:t>
      </w:r>
      <w:r w:rsidR="00BA7E48" w:rsidRPr="006A6F2A">
        <w:rPr>
          <w:rFonts w:ascii="Times New Roman" w:hAnsi="Times New Roman" w:cs="Times New Roman"/>
          <w:sz w:val="24"/>
          <w:szCs w:val="24"/>
        </w:rPr>
        <w:t>: izgradnja metode za definiranje procesnega modela,</w:t>
      </w:r>
    </w:p>
    <w:p w14:paraId="0C1D2213" w14:textId="44DE64F9"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xml:space="preserve">: apliciranje metode in </w:t>
      </w:r>
      <w:r w:rsidR="00FA3813">
        <w:rPr>
          <w:rFonts w:ascii="Times New Roman" w:hAnsi="Times New Roman" w:cs="Times New Roman"/>
          <w:sz w:val="24"/>
          <w:szCs w:val="24"/>
        </w:rPr>
        <w:t>predlaganje</w:t>
      </w:r>
      <w:r w:rsidR="00BA7E48" w:rsidRPr="00327C02">
        <w:rPr>
          <w:rFonts w:ascii="Times New Roman" w:hAnsi="Times New Roman" w:cs="Times New Roman"/>
          <w:sz w:val="24"/>
          <w:szCs w:val="24"/>
        </w:rPr>
        <w:t xml:space="preserve"> procesnega modela</w:t>
      </w:r>
      <w:r w:rsidR="00705A82">
        <w:rPr>
          <w:rFonts w:ascii="Times New Roman" w:hAnsi="Times New Roman" w:cs="Times New Roman"/>
          <w:sz w:val="24"/>
          <w:szCs w:val="24"/>
        </w:rPr>
        <w:t xml:space="preserve"> na podlagi literature</w:t>
      </w:r>
      <w:r w:rsidR="00BA7E48" w:rsidRPr="00327C02">
        <w:rPr>
          <w:rFonts w:ascii="Times New Roman" w:hAnsi="Times New Roman" w:cs="Times New Roman"/>
          <w:sz w:val="24"/>
          <w:szCs w:val="24"/>
        </w:rPr>
        <w:t>,</w:t>
      </w:r>
    </w:p>
    <w:p w14:paraId="54B0E0C2" w14:textId="66AAA1A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066823">
        <w:rPr>
          <w:rFonts w:ascii="Times New Roman" w:hAnsi="Times New Roman" w:cs="Times New Roman"/>
          <w:sz w:val="24"/>
          <w:szCs w:val="24"/>
        </w:rPr>
        <w:t>: spoznanje pristopov optimizacije in poskus izvedbe</w:t>
      </w:r>
      <w:r w:rsidR="00BA7E48" w:rsidRPr="00327C02">
        <w:rPr>
          <w:rFonts w:ascii="Times New Roman" w:hAnsi="Times New Roman" w:cs="Times New Roman"/>
          <w:sz w:val="24"/>
          <w:szCs w:val="24"/>
        </w:rPr>
        <w:t>.</w:t>
      </w:r>
    </w:p>
    <w:p w14:paraId="336388DE" w14:textId="77777777" w:rsidR="00847F2D" w:rsidRDefault="00847F2D" w:rsidP="005A6A3B">
      <w:pPr>
        <w:spacing w:line="360" w:lineRule="auto"/>
        <w:jc w:val="both"/>
        <w:rPr>
          <w:rFonts w:ascii="Times New Roman" w:hAnsi="Times New Roman" w:cs="Times New Roman"/>
          <w:sz w:val="24"/>
          <w:szCs w:val="24"/>
        </w:rPr>
      </w:pP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7FE0AAFA" w14:textId="77777777" w:rsidR="001230C3" w:rsidRPr="00327C02" w:rsidRDefault="001230C3" w:rsidP="001230C3">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14:paraId="690C40D0" w14:textId="3288F2E9" w:rsidR="001230C3" w:rsidRPr="00327C02" w:rsidRDefault="001230C3" w:rsidP="001230C3">
      <w:pPr>
        <w:spacing w:line="360" w:lineRule="auto"/>
        <w:jc w:val="both"/>
        <w:rPr>
          <w:rFonts w:ascii="Times New Roman" w:hAnsi="Times New Roman" w:cs="Times New Roman"/>
          <w:sz w:val="24"/>
          <w:szCs w:val="24"/>
        </w:rPr>
      </w:pPr>
      <w:r>
        <w:rPr>
          <w:rFonts w:ascii="Times New Roman" w:hAnsi="Times New Roman" w:cs="Times New Roman"/>
          <w:sz w:val="24"/>
          <w:szCs w:val="24"/>
        </w:rPr>
        <w:t>Razv</w:t>
      </w:r>
      <w:r w:rsidR="002A00F0">
        <w:rPr>
          <w:rFonts w:ascii="Times New Roman" w:hAnsi="Times New Roman" w:cs="Times New Roman"/>
          <w:sz w:val="24"/>
          <w:szCs w:val="24"/>
        </w:rPr>
        <w:t>oji video iger so v prvi vrsti projekti</w:t>
      </w:r>
      <w:r w:rsidR="005B06E2">
        <w:rPr>
          <w:rFonts w:ascii="Times New Roman" w:hAnsi="Times New Roman" w:cs="Times New Roman"/>
          <w:sz w:val="24"/>
          <w:szCs w:val="24"/>
        </w:rPr>
        <w:t xml:space="preserve"> </w:t>
      </w:r>
      <w:r w:rsidR="002A00F0">
        <w:rPr>
          <w:rFonts w:ascii="Times New Roman" w:hAnsi="Times New Roman" w:cs="Times New Roman"/>
          <w:sz w:val="24"/>
          <w:szCs w:val="24"/>
        </w:rPr>
        <w:t xml:space="preserve"> </w:t>
      </w:r>
      <w:r>
        <w:rPr>
          <w:rFonts w:ascii="Times New Roman" w:hAnsi="Times New Roman" w:cs="Times New Roman"/>
          <w:sz w:val="24"/>
          <w:szCs w:val="24"/>
        </w:rPr>
        <w:t xml:space="preserve">razvoj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Pr>
          <w:rFonts w:ascii="Times New Roman" w:hAnsi="Times New Roman" w:cs="Times New Roman"/>
          <w:sz w:val="24"/>
          <w:szCs w:val="24"/>
        </w:rPr>
        <w:fldChar w:fldCharType="separate"/>
      </w:r>
      <w:r w:rsidRPr="00DB3B8C">
        <w:rPr>
          <w:rFonts w:ascii="Times New Roman" w:hAnsi="Times New Roman" w:cs="Times New Roman"/>
          <w:sz w:val="24"/>
        </w:rPr>
        <w:t>(Bates 2004, 217)</w:t>
      </w:r>
      <w:r>
        <w:rPr>
          <w:rFonts w:ascii="Times New Roman" w:hAnsi="Times New Roman" w:cs="Times New Roman"/>
          <w:sz w:val="24"/>
          <w:szCs w:val="24"/>
        </w:rPr>
        <w:fldChar w:fldCharType="end"/>
      </w:r>
      <w:r>
        <w:rPr>
          <w:rFonts w:ascii="Times New Roman" w:hAnsi="Times New Roman" w:cs="Times New Roman"/>
          <w:sz w:val="24"/>
          <w:szCs w:val="24"/>
        </w:rPr>
        <w:t xml:space="preserve">. Zato se za upravljanje razvoja priporočajo tehnike, ki jih definira disciplina programskega inženiringa (prav tam). </w:t>
      </w: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Proces je zbirka aktivnosti, del in nalog, ki se iz</w:t>
      </w:r>
      <w:r>
        <w:rPr>
          <w:rFonts w:ascii="Times New Roman" w:hAnsi="Times New Roman" w:cs="Times New Roman"/>
          <w:sz w:val="24"/>
          <w:szCs w:val="24"/>
        </w:rPr>
        <w:t xml:space="preserve">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327C02">
        <w:rPr>
          <w:rFonts w:ascii="Times New Roman" w:hAnsi="Times New Roman" w:cs="Times New Roman"/>
          <w:sz w:val="24"/>
          <w:szCs w:val="24"/>
        </w:rPr>
        <w:t>lahko vsebuje</w:t>
      </w:r>
      <w:r>
        <w:rPr>
          <w:rFonts w:ascii="Times New Roman" w:hAnsi="Times New Roman" w:cs="Times New Roman"/>
          <w:sz w:val="24"/>
          <w:szCs w:val="24"/>
        </w:rPr>
        <w:t xml:space="preserv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redstavlja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Pr>
          <w:rFonts w:ascii="Times New Roman" w:hAnsi="Times New Roman" w:cs="Times New Roman"/>
          <w:sz w:val="24"/>
          <w:szCs w:val="24"/>
        </w:rPr>
        <w:t>. T</w:t>
      </w:r>
      <w:r w:rsidRPr="00327C02">
        <w:rPr>
          <w:rFonts w:ascii="Times New Roman" w:hAnsi="Times New Roman" w:cs="Times New Roman"/>
          <w:sz w:val="24"/>
          <w:szCs w:val="24"/>
        </w:rPr>
        <w:t xml:space="preserve">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ki so </w:t>
      </w:r>
      <w:r w:rsidRPr="00327C02">
        <w:rPr>
          <w:rFonts w:ascii="Times New Roman" w:hAnsi="Times New Roman" w:cs="Times New Roman"/>
          <w:sz w:val="24"/>
          <w:szCs w:val="24"/>
        </w:rPr>
        <w:t>poenostavljen</w:t>
      </w:r>
      <w:r>
        <w:rPr>
          <w:rFonts w:ascii="Times New Roman" w:hAnsi="Times New Roman" w:cs="Times New Roman"/>
          <w:sz w:val="24"/>
          <w:szCs w:val="24"/>
        </w:rPr>
        <w:t xml:space="preserve">a predstavitev proces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Zaradi svoje uporabnosti, narave ali drugih lastnosti so procesni modeli razdeljeni v kategorije, ki sledijo.</w:t>
      </w:r>
    </w:p>
    <w:p w14:paraId="161F5F7B"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14:paraId="4C9EA515" w14:textId="77777777" w:rsidR="001230C3" w:rsidRPr="00327C02"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 modeli so povsem odvisni od</w:t>
      </w:r>
      <w:r w:rsidRPr="00327C02">
        <w:rPr>
          <w:rFonts w:ascii="Times New Roman" w:hAnsi="Times New Roman" w:cs="Times New Roman"/>
          <w:sz w:val="24"/>
          <w:szCs w:val="24"/>
        </w:rPr>
        <w:t xml:space="preserve">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Med ad hoc modele spadajo Slam dunk, Big bang in priložnostni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Pr>
          <w:rFonts w:ascii="Times New Roman" w:hAnsi="Times New Roman" w:cs="Times New Roman"/>
          <w:sz w:val="24"/>
          <w:szCs w:val="24"/>
        </w:rPr>
        <w:fldChar w:fldCharType="separate"/>
      </w:r>
      <w:r w:rsidRPr="005B4590">
        <w:rPr>
          <w:rFonts w:ascii="Times New Roman" w:hAnsi="Times New Roman" w:cs="Times New Roman"/>
          <w:sz w:val="24"/>
        </w:rPr>
        <w:t>(Peters 2008, 109; Jalote in dr. 2004, 2; Lethbridge in Laganiere 2005, 4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Ker se</w:t>
      </w:r>
      <w:r>
        <w:rPr>
          <w:rFonts w:ascii="Times New Roman" w:hAnsi="Times New Roman" w:cs="Times New Roman"/>
          <w:sz w:val="24"/>
          <w:szCs w:val="24"/>
        </w:rPr>
        <w:t xml:space="preserve"> pri slednjem</w:t>
      </w:r>
      <w:r w:rsidRPr="00327C02">
        <w:rPr>
          <w:rFonts w:ascii="Times New Roman" w:hAnsi="Times New Roman" w:cs="Times New Roman"/>
          <w:sz w:val="24"/>
          <w:szCs w:val="24"/>
        </w:rPr>
        <w:t xml:space="preserv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3007B1" w14:textId="77777777" w:rsidR="001230C3" w:rsidRPr="00327C02"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14:paraId="4FCD2D33"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ktivnosti in naloge se izvajajo sekvenčno z definiranimi časovnimi mejniki</w:t>
      </w:r>
      <w:r>
        <w:rPr>
          <w:rFonts w:ascii="Times New Roman" w:hAnsi="Times New Roman" w:cs="Times New Roman"/>
          <w:sz w:val="24"/>
          <w:szCs w:val="24"/>
        </w:rPr>
        <w:t xml:space="preserve"> (prav tam)</w:t>
      </w:r>
      <w:r w:rsidRPr="00327C02">
        <w:rPr>
          <w:rFonts w:ascii="Times New Roman" w:hAnsi="Times New Roman" w:cs="Times New Roman"/>
          <w:sz w:val="24"/>
          <w:szCs w:val="24"/>
        </w:rPr>
        <w:t>. Spadajo tudi med predpisujoče, ker predpisujejo niz procesnih elementov; okvirnih aktivnosti, dejanj programskega inženiringa, nalog, zagotavljanja kvalitete in mehanizme sprememb</w:t>
      </w:r>
      <w:r>
        <w:rPr>
          <w:rFonts w:ascii="Times New Roman" w:hAnsi="Times New Roman" w:cs="Times New Roman"/>
          <w:sz w:val="24"/>
          <w:szCs w:val="24"/>
        </w:rPr>
        <w:t xml:space="preserve"> (prav tam). Vsak </w:t>
      </w:r>
      <w:r w:rsidRPr="00327C02">
        <w:rPr>
          <w:rFonts w:ascii="Times New Roman" w:hAnsi="Times New Roman" w:cs="Times New Roman"/>
          <w:sz w:val="24"/>
          <w:szCs w:val="24"/>
        </w:rPr>
        <w:t>model predpisuje</w:t>
      </w:r>
      <w:r>
        <w:rPr>
          <w:rFonts w:ascii="Times New Roman" w:hAnsi="Times New Roman" w:cs="Times New Roman"/>
          <w:sz w:val="24"/>
          <w:szCs w:val="24"/>
        </w:rPr>
        <w:t xml:space="preserve"> </w:t>
      </w:r>
      <w:r w:rsidRPr="00327C02">
        <w:rPr>
          <w:rFonts w:ascii="Times New Roman" w:hAnsi="Times New Roman" w:cs="Times New Roman"/>
          <w:sz w:val="24"/>
          <w:szCs w:val="24"/>
        </w:rPr>
        <w:t>določen delovni to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 ki odraža medsebojno povezanost procesnih elementov</w:t>
      </w:r>
      <w:r>
        <w:rPr>
          <w:rFonts w:ascii="Times New Roman" w:hAnsi="Times New Roman" w:cs="Times New Roman"/>
          <w:sz w:val="24"/>
          <w:szCs w:val="24"/>
        </w:rPr>
        <w:t xml:space="preserve"> (prav tam). Med sekvenčne spadajo kaskadni, v-model, fazni in inkrementalni  procesni model. </w:t>
      </w:r>
    </w:p>
    <w:p w14:paraId="0D4BCCCE"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DC651E">
        <w:rPr>
          <w:rFonts w:ascii="Times New Roman" w:hAnsi="Times New Roman" w:cs="Times New Roman"/>
          <w:i/>
          <w:sz w:val="24"/>
          <w:szCs w:val="24"/>
        </w:rPr>
        <w:lastRenderedPageBreak/>
        <w:t>Kaskadni</w:t>
      </w:r>
      <w:r>
        <w:rPr>
          <w:rFonts w:ascii="Times New Roman" w:hAnsi="Times New Roman" w:cs="Times New Roman"/>
          <w:i/>
          <w:sz w:val="24"/>
          <w:szCs w:val="24"/>
        </w:rPr>
        <w:t xml:space="preserve"> model</w:t>
      </w:r>
      <w:r>
        <w:rPr>
          <w:rFonts w:ascii="Times New Roman" w:hAnsi="Times New Roman" w:cs="Times New Roman"/>
          <w:sz w:val="24"/>
          <w:szCs w:val="24"/>
        </w:rPr>
        <w:t xml:space="preserve"> predstavlja klasični življenjski cikel s sistematičnim pristop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651E">
        <w:rPr>
          <w:rFonts w:ascii="Times New Roman" w:hAnsi="Times New Roman" w:cs="Times New Roman"/>
          <w:i/>
          <w:sz w:val="24"/>
          <w:szCs w:val="24"/>
        </w:rPr>
        <w:t>V-model</w:t>
      </w:r>
      <w:r>
        <w:rPr>
          <w:rFonts w:ascii="Times New Roman" w:hAnsi="Times New Roman" w:cs="Times New Roman"/>
          <w:sz w:val="24"/>
          <w:szCs w:val="24"/>
        </w:rPr>
        <w:t xml:space="preserve"> predstavlja variacijo kaskadnega modela</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w:t>
      </w:r>
      <w:r>
        <w:rPr>
          <w:rFonts w:ascii="Times New Roman" w:hAnsi="Times New Roman" w:cs="Times New Roman"/>
          <w:sz w:val="24"/>
          <w:szCs w:val="24"/>
        </w:rPr>
        <w:t xml:space="preserve"> na eni strani </w:t>
      </w:r>
      <w:r w:rsidRPr="00327C02">
        <w:rPr>
          <w:rFonts w:ascii="Times New Roman" w:hAnsi="Times New Roman" w:cs="Times New Roman"/>
          <w:sz w:val="24"/>
          <w:szCs w:val="24"/>
        </w:rPr>
        <w:t>in komunikacije</w:t>
      </w:r>
      <w:r>
        <w:rPr>
          <w:rFonts w:ascii="Times New Roman" w:hAnsi="Times New Roman" w:cs="Times New Roman"/>
          <w:sz w:val="24"/>
          <w:szCs w:val="24"/>
        </w:rPr>
        <w:t xml:space="preserve"> na drugi. </w:t>
      </w:r>
      <w:r w:rsidRPr="00DC651E">
        <w:rPr>
          <w:rFonts w:ascii="Times New Roman" w:hAnsi="Times New Roman" w:cs="Times New Roman"/>
          <w:i/>
          <w:sz w:val="24"/>
          <w:szCs w:val="24"/>
        </w:rPr>
        <w:t>Fazni model</w:t>
      </w:r>
      <w:r w:rsidRPr="00327C02">
        <w:rPr>
          <w:rFonts w:ascii="Times New Roman" w:hAnsi="Times New Roman" w:cs="Times New Roman"/>
          <w:sz w:val="24"/>
          <w:szCs w:val="24"/>
        </w:rPr>
        <w:t xml:space="preserve"> (phase-release model) izvira iz proizvodnega sektorja. Ima veliko poimenovanj</w:t>
      </w:r>
      <w:r>
        <w:rPr>
          <w:rFonts w:ascii="Times New Roman" w:hAnsi="Times New Roman" w:cs="Times New Roman"/>
          <w:sz w:val="24"/>
          <w:szCs w:val="24"/>
        </w:rPr>
        <w:t>,</w:t>
      </w:r>
      <w:r w:rsidRPr="00327C02">
        <w:rPr>
          <w:rFonts w:ascii="Times New Roman" w:hAnsi="Times New Roman" w:cs="Times New Roman"/>
          <w:sz w:val="24"/>
          <w:szCs w:val="24"/>
        </w:rPr>
        <w:t xml:space="preserve">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Model izboljša nekaj težav kaskadnega modela</w:t>
      </w:r>
      <w:r>
        <w:rPr>
          <w:rFonts w:ascii="Times New Roman" w:hAnsi="Times New Roman" w:cs="Times New Roman"/>
          <w:sz w:val="24"/>
          <w:szCs w:val="24"/>
        </w:rPr>
        <w:t xml:space="preserve"> in </w:t>
      </w:r>
      <w:r w:rsidRPr="00327C02">
        <w:rPr>
          <w:rFonts w:ascii="Times New Roman" w:hAnsi="Times New Roman" w:cs="Times New Roman"/>
          <w:sz w:val="24"/>
          <w:szCs w:val="24"/>
        </w:rPr>
        <w:t xml:space="preserve">predstavlja koncept inkrementalnega razvoja. </w:t>
      </w:r>
      <w:r>
        <w:rPr>
          <w:rFonts w:ascii="Times New Roman" w:hAnsi="Times New Roman" w:cs="Times New Roman"/>
          <w:sz w:val="24"/>
          <w:szCs w:val="24"/>
        </w:rPr>
        <w:t>P</w:t>
      </w:r>
      <w:r w:rsidRPr="00327C02">
        <w:rPr>
          <w:rFonts w:ascii="Times New Roman" w:hAnsi="Times New Roman" w:cs="Times New Roman"/>
          <w:sz w:val="24"/>
          <w:szCs w:val="24"/>
        </w:rPr>
        <w:t>redlag</w:t>
      </w:r>
      <w:r>
        <w:rPr>
          <w:rFonts w:ascii="Times New Roman" w:hAnsi="Times New Roman" w:cs="Times New Roman"/>
          <w:sz w:val="24"/>
          <w:szCs w:val="24"/>
        </w:rPr>
        <w:t xml:space="preserve">a delitev projekta na posamezne faze </w:t>
      </w:r>
      <w:r w:rsidRPr="00327C02">
        <w:rPr>
          <w:rFonts w:ascii="Times New Roman" w:hAnsi="Times New Roman" w:cs="Times New Roman"/>
          <w:sz w:val="24"/>
          <w:szCs w:val="24"/>
        </w:rPr>
        <w:t xml:space="preserve">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69AF">
        <w:rPr>
          <w:rFonts w:ascii="Times New Roman" w:hAnsi="Times New Roman" w:cs="Times New Roman"/>
          <w:i/>
          <w:sz w:val="24"/>
          <w:szCs w:val="24"/>
        </w:rPr>
        <w:t>Inkrementalni model</w:t>
      </w:r>
      <w:r w:rsidRPr="00327C02">
        <w:rPr>
          <w:rFonts w:ascii="Times New Roman" w:hAnsi="Times New Roman" w:cs="Times New Roman"/>
          <w:sz w:val="24"/>
          <w:szCs w:val="24"/>
        </w:rPr>
        <w:t xml:space="preserve"> z</w:t>
      </w:r>
      <w:r>
        <w:rPr>
          <w:rFonts w:ascii="Times New Roman" w:hAnsi="Times New Roman" w:cs="Times New Roman"/>
          <w:sz w:val="24"/>
          <w:szCs w:val="24"/>
        </w:rPr>
        <w:t>družuje elemente</w:t>
      </w:r>
      <w:r w:rsidRPr="00327C02">
        <w:rPr>
          <w:rFonts w:ascii="Times New Roman" w:hAnsi="Times New Roman" w:cs="Times New Roman"/>
          <w:sz w:val="24"/>
          <w:szCs w:val="24"/>
        </w:rPr>
        <w:t xml:space="preserve"> linearnega in paralelnega procesnega toka. V časovnem toku se odvijajo linearne sekvence na različnih stopnjah. Vsaka sekvenca predstavlja </w:t>
      </w:r>
      <w:r>
        <w:rPr>
          <w:rFonts w:ascii="Times New Roman" w:hAnsi="Times New Roman" w:cs="Times New Roman"/>
          <w:sz w:val="24"/>
          <w:szCs w:val="24"/>
        </w:rPr>
        <w:t xml:space="preserve">del sistema programa v razvoju. </w:t>
      </w:r>
      <w:r w:rsidRPr="00327C02">
        <w:rPr>
          <w:rFonts w:ascii="Times New Roman" w:hAnsi="Times New Roman" w:cs="Times New Roman"/>
          <w:sz w:val="24"/>
          <w:szCs w:val="24"/>
        </w:rPr>
        <w:t xml:space="preserve">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ekvenca korakov predstavlja faze procesa. Ta pristop je v osnovi sestavljen iz prepleta specifikacije, razvoja in validacije, ki sestavljajo sosledje različic projek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FFCB50E" w14:textId="77777777" w:rsidR="001230C3"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14:paraId="725BB3D8"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w:t>
      </w:r>
      <w:r>
        <w:rPr>
          <w:rFonts w:ascii="Times New Roman" w:hAnsi="Times New Roman" w:cs="Times New Roman"/>
          <w:sz w:val="24"/>
          <w:szCs w:val="24"/>
        </w:rPr>
        <w:t>li. Ti modeli so ponavljajoči</w:t>
      </w:r>
      <w:r w:rsidRPr="00327C02">
        <w:rPr>
          <w:rFonts w:ascii="Times New Roman" w:hAnsi="Times New Roman" w:cs="Times New Roman"/>
          <w:sz w:val="24"/>
          <w:szCs w:val="24"/>
        </w:rPr>
        <w:t>, iterativni. Sem spadajo prototipiranje, spir</w:t>
      </w:r>
      <w:r>
        <w:rPr>
          <w:rFonts w:ascii="Times New Roman" w:hAnsi="Times New Roman" w:cs="Times New Roman"/>
          <w:sz w:val="24"/>
          <w:szCs w:val="24"/>
        </w:rPr>
        <w:t xml:space="preserve">alni in vzpored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p>
    <w:p w14:paraId="430F556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B143A7">
        <w:rPr>
          <w:rFonts w:ascii="Times New Roman" w:hAnsi="Times New Roman" w:cs="Times New Roman"/>
          <w:i/>
          <w:sz w:val="24"/>
          <w:szCs w:val="24"/>
        </w:rPr>
        <w:t>Prototipiranje</w:t>
      </w:r>
      <w:r>
        <w:rPr>
          <w:rFonts w:ascii="Times New Roman" w:hAnsi="Times New Roman" w:cs="Times New Roman"/>
          <w:sz w:val="24"/>
          <w:szCs w:val="24"/>
        </w:rPr>
        <w:t xml:space="preserve"> poteka po iteracijah. </w:t>
      </w:r>
      <w:r w:rsidRPr="00327C02">
        <w:rPr>
          <w:rFonts w:ascii="Times New Roman" w:hAnsi="Times New Roman" w:cs="Times New Roman"/>
          <w:sz w:val="24"/>
          <w:szCs w:val="24"/>
        </w:rPr>
        <w:t xml:space="preserve">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0CD7">
        <w:rPr>
          <w:rFonts w:ascii="Times New Roman" w:hAnsi="Times New Roman" w:cs="Times New Roman"/>
          <w:i/>
          <w:sz w:val="24"/>
          <w:szCs w:val="24"/>
        </w:rPr>
        <w:t>Spiralni model</w:t>
      </w:r>
      <w:r w:rsidRPr="00327C02">
        <w:rPr>
          <w:rFonts w:ascii="Times New Roman" w:hAnsi="Times New Roman" w:cs="Times New Roman"/>
          <w:sz w:val="24"/>
          <w:szCs w:val="24"/>
        </w:rPr>
        <w:t xml:space="preserve"> združuje iterativno naravo prototipiranja in kontroliran sistematični </w:t>
      </w:r>
      <w:r w:rsidRPr="00327C02">
        <w:rPr>
          <w:rFonts w:ascii="Times New Roman" w:hAnsi="Times New Roman" w:cs="Times New Roman"/>
          <w:sz w:val="24"/>
          <w:szCs w:val="24"/>
        </w:rPr>
        <w:lastRenderedPageBreak/>
        <w:t>pogled kaskadnega modela. Omogoča hiter razvoj z izdajanjem vse bolj popolne različice programa. Zgodnje izdaje predstavljajo modele ali prototipe kasnejše iteracije pa vedno volj popolne različic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DD8">
        <w:rPr>
          <w:rFonts w:ascii="Times New Roman" w:hAnsi="Times New Roman" w:cs="Times New Roman"/>
          <w:i/>
          <w:sz w:val="24"/>
          <w:szCs w:val="24"/>
        </w:rPr>
        <w:t>Vzpore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4C855F" w14:textId="77777777" w:rsidR="001230C3" w:rsidRDefault="001230C3" w:rsidP="001230C3">
      <w:pPr>
        <w:spacing w:line="360" w:lineRule="auto"/>
        <w:contextualSpacing/>
        <w:rPr>
          <w:rFonts w:ascii="Times New Roman" w:hAnsi="Times New Roman" w:cs="Times New Roman"/>
          <w:sz w:val="24"/>
          <w:szCs w:val="24"/>
        </w:rPr>
      </w:pPr>
      <w:r w:rsidRPr="00327C02">
        <w:rPr>
          <w:rFonts w:ascii="Times New Roman" w:hAnsi="Times New Roman" w:cs="Times New Roman"/>
          <w:noProof/>
          <w:sz w:val="20"/>
          <w:szCs w:val="20"/>
          <w:lang w:eastAsia="sl-SI"/>
        </w:rPr>
        <w:br/>
      </w:r>
      <w:r w:rsidRPr="00327C02">
        <w:rPr>
          <w:rFonts w:ascii="Times New Roman" w:hAnsi="Times New Roman" w:cs="Times New Roman"/>
          <w:sz w:val="24"/>
          <w:szCs w:val="24"/>
        </w:rPr>
        <w:t>3.4 SPECIALIZIRANI PROCESNI MODELI</w:t>
      </w:r>
    </w:p>
    <w:p w14:paraId="18A55A64"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i modeli povzemajo </w:t>
      </w:r>
      <w:r w:rsidRPr="00327C02">
        <w:rPr>
          <w:rFonts w:ascii="Times New Roman" w:hAnsi="Times New Roman" w:cs="Times New Roman"/>
          <w:sz w:val="24"/>
          <w:szCs w:val="24"/>
        </w:rPr>
        <w:t>karakteristik</w:t>
      </w:r>
      <w:r>
        <w:rPr>
          <w:rFonts w:ascii="Times New Roman" w:hAnsi="Times New Roman" w:cs="Times New Roman"/>
          <w:sz w:val="24"/>
          <w:szCs w:val="24"/>
        </w:rPr>
        <w:t>e</w:t>
      </w:r>
      <w:r w:rsidRPr="00327C02">
        <w:rPr>
          <w:rFonts w:ascii="Times New Roman" w:hAnsi="Times New Roman" w:cs="Times New Roman"/>
          <w:sz w:val="24"/>
          <w:szCs w:val="24"/>
        </w:rPr>
        <w:t xml:space="preserve"> enega ali več tradicionalnih modelov. Lahko jih definiramo tudi kot skupek posamičnih tehnik ali metodologij za dosega</w:t>
      </w:r>
      <w:r>
        <w:rPr>
          <w:rFonts w:ascii="Times New Roman" w:hAnsi="Times New Roman" w:cs="Times New Roman"/>
          <w:sz w:val="24"/>
          <w:szCs w:val="24"/>
        </w:rPr>
        <w:t xml:space="preserve">nje specifičnih ciljev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Sem spadajo komponentni, formalni, unificiran, sinhronizacijsko in stabilizacijski model in rapidni razvoj. </w:t>
      </w:r>
    </w:p>
    <w:p w14:paraId="1A896FBE" w14:textId="73180F4D" w:rsidR="001230C3" w:rsidRDefault="001230C3" w:rsidP="001230C3">
      <w:pPr>
        <w:spacing w:line="360" w:lineRule="auto"/>
        <w:contextualSpacing/>
        <w:jc w:val="both"/>
        <w:rPr>
          <w:rFonts w:ascii="Times New Roman" w:hAnsi="Times New Roman" w:cs="Times New Roman"/>
          <w:sz w:val="24"/>
          <w:szCs w:val="24"/>
        </w:rPr>
      </w:pPr>
      <w:r w:rsidRPr="00C92FE4">
        <w:rPr>
          <w:rFonts w:ascii="Times New Roman" w:hAnsi="Times New Roman" w:cs="Times New Roman"/>
          <w:i/>
          <w:sz w:val="24"/>
          <w:szCs w:val="24"/>
        </w:rPr>
        <w:t>Komponentni model</w:t>
      </w:r>
      <w:r w:rsidRPr="00327C02">
        <w:rPr>
          <w:rFonts w:ascii="Times New Roman" w:hAnsi="Times New Roman" w:cs="Times New Roman"/>
          <w:sz w:val="24"/>
          <w:szCs w:val="24"/>
        </w:rPr>
        <w:t xml:space="preserve"> nastavlja proces razvoja programske opreme z že prevedeno programsko oprem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omercialne komponente (COTS</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zagotavljajo namenske funkcionalnosti z dobro definiranimi vmesniki, ki omogočajo integracijo v programsko opremo v razvoju</w:t>
      </w:r>
      <w:r>
        <w:rPr>
          <w:rFonts w:ascii="Times New Roman" w:hAnsi="Times New Roman" w:cs="Times New Roman"/>
          <w:sz w:val="24"/>
          <w:szCs w:val="24"/>
        </w:rPr>
        <w:t xml:space="preserve"> (prav tam). Po naravi je model</w:t>
      </w:r>
      <w:r w:rsidRPr="00327C02">
        <w:rPr>
          <w:rFonts w:ascii="Times New Roman" w:hAnsi="Times New Roman" w:cs="Times New Roman"/>
          <w:sz w:val="24"/>
          <w:szCs w:val="24"/>
        </w:rPr>
        <w:t xml:space="preserve"> evolucijski, ki zahtev</w:t>
      </w:r>
      <w:r>
        <w:rPr>
          <w:rFonts w:ascii="Times New Roman" w:hAnsi="Times New Roman" w:cs="Times New Roman"/>
          <w:sz w:val="24"/>
          <w:szCs w:val="24"/>
        </w:rPr>
        <w:t xml:space="preserve">a iterativni pristop k razvoju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E1212">
        <w:rPr>
          <w:rFonts w:ascii="Times New Roman" w:hAnsi="Times New Roman" w:cs="Times New Roman"/>
          <w:i/>
          <w:sz w:val="24"/>
          <w:szCs w:val="24"/>
        </w:rPr>
        <w:t>Formalni model</w:t>
      </w:r>
      <w:r w:rsidRPr="00327C02">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Vsak inkrement v razvoju ima formalno specifikacijo na podlagi katere se izvede implementacij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0DF8">
        <w:rPr>
          <w:rFonts w:ascii="Times New Roman" w:hAnsi="Times New Roman" w:cs="Times New Roman"/>
          <w:i/>
          <w:sz w:val="24"/>
          <w:szCs w:val="24"/>
        </w:rPr>
        <w:t>Unificiran model</w:t>
      </w:r>
      <w:r w:rsidRPr="00327C02">
        <w:rPr>
          <w:rFonts w:ascii="Times New Roman" w:hAnsi="Times New Roman" w:cs="Times New Roman"/>
          <w:sz w:val="24"/>
          <w:szCs w:val="24"/>
        </w:rPr>
        <w:t xml:space="preserve"> je poskus združitve najboljših značilnosti procesnih modelov z umestitvijo njihovih na</w:t>
      </w:r>
      <w:r>
        <w:rPr>
          <w:rFonts w:ascii="Times New Roman" w:hAnsi="Times New Roman" w:cs="Times New Roman"/>
          <w:sz w:val="24"/>
          <w:szCs w:val="24"/>
        </w:rPr>
        <w:t>jboljših praks v agilne procese. J</w:t>
      </w:r>
      <w:r w:rsidRPr="00327C02">
        <w:rPr>
          <w:rFonts w:ascii="Times New Roman" w:hAnsi="Times New Roman" w:cs="Times New Roman"/>
          <w:sz w:val="24"/>
          <w:szCs w:val="24"/>
        </w:rPr>
        <w:t>e primer modernega procesnega modela, ki je bil izpeljan iz unificiranega jezika modeliranja</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n povezanega unificiranega razvojnega proces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4CF5">
        <w:rPr>
          <w:rFonts w:ascii="Times New Roman" w:hAnsi="Times New Roman" w:cs="Times New Roman"/>
          <w:i/>
          <w:sz w:val="24"/>
          <w:szCs w:val="24"/>
        </w:rPr>
        <w:t>Sinhronizacijsko stabilizacijski model</w:t>
      </w:r>
      <w:r>
        <w:rPr>
          <w:rFonts w:ascii="Times New Roman" w:hAnsi="Times New Roman" w:cs="Times New Roman"/>
          <w:sz w:val="24"/>
          <w:szCs w:val="24"/>
        </w:rPr>
        <w:t xml:space="preserve"> </w:t>
      </w:r>
      <w:r w:rsidRPr="00327C02">
        <w:rPr>
          <w:rFonts w:ascii="Times New Roman" w:hAnsi="Times New Roman" w:cs="Times New Roman"/>
          <w:sz w:val="24"/>
          <w:szCs w:val="24"/>
        </w:rPr>
        <w:t>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so kandidat za javnost (RC) 1 do 3 in izdaja v proizvodnjo. Kandidat za </w:t>
      </w:r>
      <w:r w:rsidRPr="00327C02">
        <w:rPr>
          <w:rFonts w:ascii="Times New Roman" w:hAnsi="Times New Roman" w:cs="Times New Roman"/>
          <w:sz w:val="24"/>
          <w:szCs w:val="24"/>
        </w:rPr>
        <w:lastRenderedPageBreak/>
        <w:t>javnost je prvi večji izid in predstavlja mejnik v razvojnem ciklu z možnostjo širše modifika</w:t>
      </w:r>
      <w:r>
        <w:rPr>
          <w:rFonts w:ascii="Times New Roman" w:hAnsi="Times New Roman" w:cs="Times New Roman"/>
          <w:sz w:val="24"/>
          <w:szCs w:val="24"/>
        </w:rPr>
        <w:t xml:space="preserve">cije kode in vsebi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S časom vsak na</w:t>
      </w:r>
      <w:r>
        <w:rPr>
          <w:rFonts w:ascii="Times New Roman" w:hAnsi="Times New Roman" w:cs="Times New Roman"/>
          <w:sz w:val="24"/>
          <w:szCs w:val="24"/>
        </w:rPr>
        <w:t>slednji izid postane izhodišče, o</w:t>
      </w:r>
      <w:r w:rsidRPr="00327C02">
        <w:rPr>
          <w:rFonts w:ascii="Times New Roman" w:hAnsi="Times New Roman" w:cs="Times New Roman"/>
          <w:sz w:val="24"/>
          <w:szCs w:val="24"/>
        </w:rPr>
        <w:t xml:space="preserve">dstotek dovoljenih sprememb v kodi, število novih funkcionalnosti in napake </w:t>
      </w:r>
      <w:r>
        <w:rPr>
          <w:rFonts w:ascii="Times New Roman" w:hAnsi="Times New Roman" w:cs="Times New Roman"/>
          <w:sz w:val="24"/>
          <w:szCs w:val="24"/>
        </w:rPr>
        <w:t xml:space="preserve">pa </w:t>
      </w:r>
      <w:r w:rsidRPr="00327C02">
        <w:rPr>
          <w:rFonts w:ascii="Times New Roman" w:hAnsi="Times New Roman" w:cs="Times New Roman"/>
          <w:sz w:val="24"/>
          <w:szCs w:val="24"/>
        </w:rPr>
        <w:t>se zmanjšujejo. Največji ali celo najmanjši defek</w:t>
      </w:r>
      <w:r>
        <w:rPr>
          <w:rFonts w:ascii="Times New Roman" w:hAnsi="Times New Roman" w:cs="Times New Roman"/>
          <w:sz w:val="24"/>
          <w:szCs w:val="24"/>
        </w:rPr>
        <w:t xml:space="preserve">ti so z izidom RC3 odpravlje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E125BA">
        <w:rPr>
          <w:rFonts w:ascii="Times New Roman" w:hAnsi="Times New Roman" w:cs="Times New Roman"/>
          <w:i/>
          <w:sz w:val="24"/>
          <w:szCs w:val="24"/>
        </w:rPr>
        <w:t>Rapidni razvoj</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909575" w14:textId="77777777" w:rsidR="001230C3"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 AGILNI PROCESNI MODELI</w:t>
      </w:r>
    </w:p>
    <w:p w14:paraId="59815A56" w14:textId="77777777" w:rsidR="001230C3" w:rsidRPr="002D589C"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gilni razvoj </w:t>
      </w:r>
      <w:r w:rsidRPr="00327C02">
        <w:rPr>
          <w:rFonts w:ascii="Times New Roman" w:hAnsi="Times New Roman" w:cs="Times New Roman"/>
          <w:sz w:val="24"/>
          <w:szCs w:val="24"/>
        </w:rPr>
        <w:t xml:space="preserve">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Čeprav agilni modeli </w:t>
      </w:r>
      <w:r w:rsidRPr="00327C02">
        <w:rPr>
          <w:rFonts w:ascii="Times New Roman" w:hAnsi="Times New Roman" w:cs="Times New Roman"/>
          <w:sz w:val="24"/>
          <w:szCs w:val="24"/>
        </w:rPr>
        <w:t xml:space="preserve">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2738483" w14:textId="77777777" w:rsidR="001230C3" w:rsidRPr="00327C02" w:rsidRDefault="001230C3" w:rsidP="001230C3">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t xml:space="preserve">Tabela 3.1 </w:t>
      </w:r>
      <w:r>
        <w:rPr>
          <w:rFonts w:ascii="Times New Roman" w:hAnsi="Times New Roman" w:cs="Times New Roman"/>
          <w:sz w:val="20"/>
          <w:szCs w:val="24"/>
        </w:rPr>
        <w:t>podrobno opisana načela agilnih modelov</w:t>
      </w:r>
      <w:r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Pr>
          <w:rFonts w:ascii="Times New Roman" w:hAnsi="Times New Roman" w:cs="Times New Roman"/>
          <w:sz w:val="20"/>
          <w:szCs w:val="24"/>
        </w:rPr>
        <w:br/>
      </w: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60)</w:t>
      </w:r>
      <w:r w:rsidRPr="00327C02">
        <w:rPr>
          <w:rFonts w:ascii="Times New Roman" w:hAnsi="Times New Roman" w:cs="Times New Roman"/>
          <w:sz w:val="20"/>
          <w:szCs w:val="24"/>
        </w:rPr>
        <w:fldChar w:fldCharType="end"/>
      </w:r>
    </w:p>
    <w:p w14:paraId="34AF6551"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d agilne modele spadajo XP</w:t>
      </w:r>
      <w:r>
        <w:rPr>
          <w:rStyle w:val="Sprotnaopomba-sklic"/>
          <w:rFonts w:ascii="Times New Roman" w:hAnsi="Times New Roman" w:cs="Times New Roman"/>
          <w:sz w:val="24"/>
          <w:szCs w:val="24"/>
        </w:rPr>
        <w:footnoteReference w:id="13"/>
      </w:r>
      <w:r>
        <w:rPr>
          <w:rFonts w:ascii="Times New Roman" w:hAnsi="Times New Roman" w:cs="Times New Roman"/>
          <w:sz w:val="24"/>
          <w:szCs w:val="24"/>
        </w:rPr>
        <w:t>, Scrum, Crystal, Lean, kanban, DSDM</w:t>
      </w:r>
      <w:r>
        <w:rPr>
          <w:rStyle w:val="Sprotnaopomba-sklic"/>
          <w:rFonts w:ascii="Times New Roman" w:hAnsi="Times New Roman" w:cs="Times New Roman"/>
          <w:sz w:val="24"/>
          <w:szCs w:val="24"/>
        </w:rPr>
        <w:footnoteReference w:id="14"/>
      </w:r>
      <w:r>
        <w:rPr>
          <w:rFonts w:ascii="Times New Roman" w:hAnsi="Times New Roman" w:cs="Times New Roman"/>
          <w:sz w:val="24"/>
          <w:szCs w:val="24"/>
        </w:rPr>
        <w:t>, FDD</w:t>
      </w:r>
      <w:r>
        <w:rPr>
          <w:rStyle w:val="Sprotnaopomba-sklic"/>
          <w:rFonts w:ascii="Times New Roman" w:hAnsi="Times New Roman" w:cs="Times New Roman"/>
          <w:sz w:val="24"/>
          <w:szCs w:val="24"/>
        </w:rPr>
        <w:footnoteReference w:id="15"/>
      </w:r>
      <w:r>
        <w:rPr>
          <w:rFonts w:ascii="Times New Roman" w:hAnsi="Times New Roman" w:cs="Times New Roman"/>
          <w:sz w:val="24"/>
          <w:szCs w:val="24"/>
        </w:rPr>
        <w:t>, ASD</w:t>
      </w:r>
      <w:r>
        <w:rPr>
          <w:rStyle w:val="Sprotnaopomba-sklic"/>
          <w:rFonts w:ascii="Times New Roman" w:hAnsi="Times New Roman" w:cs="Times New Roman"/>
          <w:sz w:val="24"/>
          <w:szCs w:val="24"/>
        </w:rPr>
        <w:footnoteReference w:id="16"/>
      </w:r>
      <w:r>
        <w:rPr>
          <w:rFonts w:ascii="Times New Roman" w:hAnsi="Times New Roman" w:cs="Times New Roman"/>
          <w:sz w:val="24"/>
          <w:szCs w:val="24"/>
        </w:rPr>
        <w:t>, TDD</w:t>
      </w:r>
      <w:r>
        <w:rPr>
          <w:rStyle w:val="Sprotnaopomba-sklic"/>
          <w:rFonts w:ascii="Times New Roman" w:hAnsi="Times New Roman" w:cs="Times New Roman"/>
          <w:sz w:val="24"/>
          <w:szCs w:val="24"/>
        </w:rPr>
        <w:footnoteReference w:id="17"/>
      </w:r>
      <w:r>
        <w:rPr>
          <w:rFonts w:ascii="Times New Roman" w:hAnsi="Times New Roman" w:cs="Times New Roman"/>
          <w:sz w:val="24"/>
          <w:szCs w:val="24"/>
        </w:rPr>
        <w:t>, DAD</w:t>
      </w:r>
      <w:r>
        <w:rPr>
          <w:rStyle w:val="Sprotnaopomba-sklic"/>
          <w:rFonts w:ascii="Times New Roman" w:hAnsi="Times New Roman" w:cs="Times New Roman"/>
          <w:sz w:val="24"/>
          <w:szCs w:val="24"/>
        </w:rPr>
        <w:footnoteReference w:id="18"/>
      </w:r>
      <w:r>
        <w:rPr>
          <w:rFonts w:ascii="Times New Roman" w:hAnsi="Times New Roman" w:cs="Times New Roman"/>
          <w:sz w:val="24"/>
          <w:szCs w:val="24"/>
        </w:rPr>
        <w:t>, odprtokodni model in Scrumban.</w:t>
      </w:r>
    </w:p>
    <w:p w14:paraId="47CE9217" w14:textId="77777777" w:rsidR="001230C3" w:rsidRDefault="001230C3" w:rsidP="001230C3">
      <w:pPr>
        <w:spacing w:line="360" w:lineRule="auto"/>
        <w:contextualSpacing/>
        <w:jc w:val="both"/>
        <w:rPr>
          <w:rFonts w:ascii="Times New Roman" w:hAnsi="Times New Roman" w:cs="Times New Roman"/>
          <w:sz w:val="24"/>
          <w:szCs w:val="24"/>
        </w:rPr>
      </w:pPr>
      <w:r w:rsidRPr="004C6E28">
        <w:rPr>
          <w:rFonts w:ascii="Times New Roman" w:hAnsi="Times New Roman" w:cs="Times New Roman"/>
          <w:i/>
          <w:sz w:val="24"/>
          <w:szCs w:val="24"/>
        </w:rPr>
        <w:t>Ekstremno programiranje</w:t>
      </w:r>
      <w:r>
        <w:rPr>
          <w:rFonts w:ascii="Times New Roman" w:hAnsi="Times New Roman" w:cs="Times New Roman"/>
          <w:sz w:val="24"/>
          <w:szCs w:val="24"/>
        </w:rPr>
        <w:t xml:space="preserve">, </w:t>
      </w:r>
      <w:r w:rsidRPr="00327C02">
        <w:rPr>
          <w:rFonts w:ascii="Times New Roman" w:hAnsi="Times New Roman" w:cs="Times New Roman"/>
          <w:sz w:val="24"/>
          <w:szCs w:val="24"/>
        </w:rPr>
        <w:t>uporablja paradigmo</w:t>
      </w:r>
      <w:r>
        <w:rPr>
          <w:rFonts w:ascii="Times New Roman" w:hAnsi="Times New Roman" w:cs="Times New Roman"/>
          <w:sz w:val="24"/>
          <w:szCs w:val="24"/>
        </w:rPr>
        <w:t xml:space="preserve"> objektno-orientira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osebnost modela je izdelava zgodb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li scenarijev na podlagi zbiranja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Pr>
          <w:rFonts w:ascii="Times New Roman" w:hAnsi="Times New Roman" w:cs="Times New Roman"/>
          <w:sz w:val="24"/>
          <w:szCs w:val="24"/>
        </w:rPr>
        <w:t>. Te opisujejo potrebne funkcionalnosti</w:t>
      </w:r>
      <w:r w:rsidRPr="00327C02">
        <w:rPr>
          <w:rFonts w:ascii="Times New Roman" w:hAnsi="Times New Roman" w:cs="Times New Roman"/>
          <w:sz w:val="24"/>
          <w:szCs w:val="24"/>
        </w:rPr>
        <w:t xml:space="preserve">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59C1">
        <w:rPr>
          <w:rFonts w:ascii="Times New Roman" w:hAnsi="Times New Roman" w:cs="Times New Roman"/>
          <w:i/>
          <w:sz w:val="24"/>
          <w:szCs w:val="24"/>
        </w:rPr>
        <w:t>Scrum model</w:t>
      </w:r>
      <w:r w:rsidRPr="00327C02">
        <w:rPr>
          <w:rFonts w:ascii="Times New Roman" w:hAnsi="Times New Roman" w:cs="Times New Roman"/>
          <w:sz w:val="24"/>
          <w:szCs w:val="24"/>
        </w:rPr>
        <w:t xml:space="preserve"> je agilna metoda, ki se fokusira na uprav</w:t>
      </w:r>
      <w:r>
        <w:rPr>
          <w:rFonts w:ascii="Times New Roman" w:hAnsi="Times New Roman" w:cs="Times New Roman"/>
          <w:sz w:val="24"/>
          <w:szCs w:val="24"/>
        </w:rPr>
        <w:t xml:space="preserve">ljanje inkrementalnega razvoja. </w:t>
      </w:r>
      <w:r w:rsidRPr="00327C02">
        <w:rPr>
          <w:rFonts w:ascii="Times New Roman" w:hAnsi="Times New Roman" w:cs="Times New Roman"/>
          <w:sz w:val="24"/>
          <w:szCs w:val="24"/>
        </w:rPr>
        <w:t xml:space="preserve">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D559C1">
        <w:rPr>
          <w:rFonts w:ascii="Times New Roman" w:hAnsi="Times New Roman" w:cs="Times New Roman"/>
          <w:i/>
          <w:sz w:val="24"/>
          <w:szCs w:val="24"/>
        </w:rPr>
        <w:t xml:space="preserve">Kristalno družino </w:t>
      </w:r>
      <w:r>
        <w:rPr>
          <w:rFonts w:ascii="Times New Roman" w:hAnsi="Times New Roman" w:cs="Times New Roman"/>
          <w:i/>
          <w:sz w:val="24"/>
          <w:szCs w:val="24"/>
        </w:rPr>
        <w:t>modelov</w:t>
      </w:r>
      <w:r w:rsidRPr="00327C02">
        <w:rPr>
          <w:rFonts w:ascii="Times New Roman" w:hAnsi="Times New Roman" w:cs="Times New Roman"/>
          <w:sz w:val="24"/>
          <w:szCs w:val="24"/>
        </w:rPr>
        <w:t xml:space="preserve"> je razvil Alistair Cockburn z namenon pril</w:t>
      </w:r>
      <w:r>
        <w:rPr>
          <w:rFonts w:ascii="Times New Roman" w:hAnsi="Times New Roman" w:cs="Times New Roman"/>
          <w:sz w:val="24"/>
          <w:szCs w:val="24"/>
        </w:rPr>
        <w:t xml:space="preserve">agoditve metodologij projektom. </w:t>
      </w:r>
      <w:r w:rsidRPr="00327C02">
        <w:rPr>
          <w:rFonts w:ascii="Times New Roman" w:hAnsi="Times New Roman" w:cs="Times New Roman"/>
          <w:sz w:val="24"/>
          <w:szCs w:val="24"/>
        </w:rPr>
        <w:t xml:space="preserve">Primeri </w:t>
      </w:r>
      <w:r>
        <w:rPr>
          <w:rFonts w:ascii="Times New Roman" w:hAnsi="Times New Roman" w:cs="Times New Roman"/>
          <w:sz w:val="24"/>
          <w:szCs w:val="24"/>
        </w:rPr>
        <w:t>modelov</w:t>
      </w:r>
      <w:r w:rsidRPr="00327C02">
        <w:rPr>
          <w:rFonts w:ascii="Times New Roman" w:hAnsi="Times New Roman" w:cs="Times New Roman"/>
          <w:sz w:val="24"/>
          <w:szCs w:val="24"/>
        </w:rPr>
        <w:t xml:space="preserve"> so: Crystal Clear, Crystal Orange, Crystal Orange Web</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logije so definirane </w:t>
      </w:r>
      <w:r>
        <w:rPr>
          <w:rFonts w:ascii="Times New Roman" w:hAnsi="Times New Roman" w:cs="Times New Roman"/>
          <w:sz w:val="24"/>
          <w:szCs w:val="24"/>
        </w:rPr>
        <w:t>z barvami. Temnejša kot je barva primernejša</w:t>
      </w:r>
      <w:r w:rsidRPr="00327C02">
        <w:rPr>
          <w:rFonts w:ascii="Times New Roman" w:hAnsi="Times New Roman" w:cs="Times New Roman"/>
          <w:sz w:val="24"/>
          <w:szCs w:val="24"/>
        </w:rPr>
        <w:t xml:space="preserve"> je metodologija</w:t>
      </w:r>
      <w:r>
        <w:rPr>
          <w:rFonts w:ascii="Times New Roman" w:hAnsi="Times New Roman" w:cs="Times New Roman"/>
          <w:sz w:val="24"/>
          <w:szCs w:val="24"/>
        </w:rPr>
        <w:t xml:space="preserve"> za zahtevnejše projekte. </w:t>
      </w:r>
      <w:r w:rsidRPr="00B27465">
        <w:rPr>
          <w:rFonts w:ascii="Times New Roman" w:hAnsi="Times New Roman" w:cs="Times New Roman"/>
          <w:i/>
          <w:sz w:val="24"/>
          <w:szCs w:val="24"/>
        </w:rPr>
        <w:t>Lean ali vitka</w:t>
      </w:r>
      <w:r w:rsidRPr="00327C02">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spoštovanje ljudi in konstantno optimizacijo.</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13B85">
        <w:rPr>
          <w:rFonts w:ascii="Times New Roman" w:hAnsi="Times New Roman" w:cs="Times New Roman"/>
          <w:i/>
          <w:sz w:val="24"/>
          <w:szCs w:val="24"/>
        </w:rPr>
        <w:t>Kanban</w:t>
      </w:r>
      <w:r>
        <w:rPr>
          <w:rFonts w:ascii="Times New Roman" w:hAnsi="Times New Roman" w:cs="Times New Roman"/>
          <w:sz w:val="24"/>
          <w:szCs w:val="24"/>
        </w:rPr>
        <w:t xml:space="preserve"> m</w:t>
      </w:r>
      <w:r w:rsidRPr="00327C02">
        <w:rPr>
          <w:rFonts w:ascii="Times New Roman" w:hAnsi="Times New Roman" w:cs="Times New Roman"/>
          <w:sz w:val="24"/>
          <w:szCs w:val="24"/>
        </w:rPr>
        <w:t>etoda se izvaja z uporabo kanban sistema, ki omejuje delo v teku z upo</w:t>
      </w:r>
      <w:r>
        <w:rPr>
          <w:rFonts w:ascii="Times New Roman" w:hAnsi="Times New Roman" w:cs="Times New Roman"/>
          <w:sz w:val="24"/>
          <w:szCs w:val="24"/>
        </w:rPr>
        <w:t xml:space="preserve">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izualizacija se </w:t>
      </w:r>
      <w:r>
        <w:rPr>
          <w:rFonts w:ascii="Times New Roman" w:hAnsi="Times New Roman" w:cs="Times New Roman"/>
          <w:sz w:val="24"/>
          <w:szCs w:val="24"/>
        </w:rPr>
        <w:t>prične s Kanban tablo</w:t>
      </w:r>
      <w:r w:rsidRPr="00327C02">
        <w:rPr>
          <w:rFonts w:ascii="Times New Roman" w:hAnsi="Times New Roman" w:cs="Times New Roman"/>
          <w:sz w:val="24"/>
          <w:szCs w:val="24"/>
        </w:rPr>
        <w:t>, na kateri morajo biti vizualno označene in definirane točke zaveze in jasn</w:t>
      </w:r>
      <w:r>
        <w:rPr>
          <w:rFonts w:ascii="Times New Roman" w:hAnsi="Times New Roman" w:cs="Times New Roman"/>
          <w:sz w:val="24"/>
          <w:szCs w:val="24"/>
        </w:rPr>
        <w:t xml:space="preserve">o opredeljene meje dela v teku. </w:t>
      </w:r>
      <w:r w:rsidRPr="00327C02">
        <w:rPr>
          <w:rFonts w:ascii="Times New Roman" w:hAnsi="Times New Roman" w:cs="Times New Roman"/>
          <w:sz w:val="24"/>
          <w:szCs w:val="24"/>
        </w:rPr>
        <w:t>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327C02">
        <w:rPr>
          <w:rStyle w:val="Sprotnaopomba-sklic"/>
          <w:rFonts w:ascii="Times New Roman" w:hAnsi="Times New Roman" w:cs="Times New Roman"/>
        </w:rPr>
        <w:footnoteReference w:id="20"/>
      </w:r>
      <w:r>
        <w:rPr>
          <w:rFonts w:ascii="Times New Roman" w:hAnsi="Times New Roman" w:cs="Times New Roman"/>
          <w:sz w:val="24"/>
          <w:szCs w:val="24"/>
        </w:rPr>
        <w:t xml:space="preserve">. </w:t>
      </w:r>
      <w:r w:rsidRPr="00DF685E">
        <w:rPr>
          <w:rFonts w:ascii="Times New Roman" w:hAnsi="Times New Roman" w:cs="Times New Roman"/>
          <w:i/>
          <w:sz w:val="24"/>
          <w:szCs w:val="24"/>
        </w:rPr>
        <w:t>DSDM</w:t>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C76900" w14:textId="01D6A281" w:rsidR="001230C3" w:rsidRDefault="001230C3" w:rsidP="001230C3">
      <w:pPr>
        <w:spacing w:line="360" w:lineRule="auto"/>
        <w:contextualSpacing/>
        <w:jc w:val="both"/>
        <w:rPr>
          <w:rFonts w:ascii="Times New Roman" w:hAnsi="Times New Roman" w:cs="Times New Roman"/>
          <w:sz w:val="24"/>
          <w:szCs w:val="24"/>
        </w:rPr>
      </w:pPr>
      <w:r w:rsidRPr="005B0595">
        <w:rPr>
          <w:rFonts w:ascii="Times New Roman" w:hAnsi="Times New Roman" w:cs="Times New Roman"/>
          <w:i/>
          <w:sz w:val="24"/>
          <w:szCs w:val="24"/>
        </w:rPr>
        <w:lastRenderedPageBreak/>
        <w:t>Funkcionalno usmerjen razvoj</w:t>
      </w:r>
      <w:r w:rsidRPr="00327C02">
        <w:rPr>
          <w:rFonts w:ascii="Times New Roman" w:hAnsi="Times New Roman" w:cs="Times New Roman"/>
          <w:sz w:val="24"/>
          <w:szCs w:val="24"/>
        </w:rPr>
        <w:t xml:space="preserve"> je zgraj</w:t>
      </w:r>
      <w:r>
        <w:rPr>
          <w:rFonts w:ascii="Times New Roman" w:hAnsi="Times New Roman" w:cs="Times New Roman"/>
          <w:sz w:val="24"/>
          <w:szCs w:val="24"/>
        </w:rPr>
        <w:t xml:space="preserve">en okoli jedra najboljših praks. </w:t>
      </w:r>
      <w:r w:rsidRPr="00327C02">
        <w:rPr>
          <w:rFonts w:ascii="Times New Roman" w:hAnsi="Times New Roman" w:cs="Times New Roman"/>
          <w:sz w:val="24"/>
          <w:szCs w:val="24"/>
        </w:rPr>
        <w:t>Zbrane zahteve naročnika predstavljajo razredi s svojimi metodami (funkcijami), ki skupaj tvorijo funkc</w:t>
      </w:r>
      <w:r>
        <w:rPr>
          <w:rFonts w:ascii="Times New Roman" w:hAnsi="Times New Roman" w:cs="Times New Roman"/>
          <w:sz w:val="24"/>
          <w:szCs w:val="24"/>
        </w:rPr>
        <w:t>ionalnosti. Funkcionalnosti se ovrednotijo</w:t>
      </w:r>
      <w:r w:rsidRPr="00327C02">
        <w:rPr>
          <w:rFonts w:ascii="Times New Roman" w:hAnsi="Times New Roman" w:cs="Times New Roman"/>
          <w:sz w:val="24"/>
          <w:szCs w:val="24"/>
        </w:rPr>
        <w:t xml:space="preserve">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A92">
        <w:rPr>
          <w:rFonts w:ascii="Times New Roman" w:hAnsi="Times New Roman" w:cs="Times New Roman"/>
          <w:i/>
          <w:sz w:val="24"/>
          <w:szCs w:val="24"/>
        </w:rPr>
        <w:t>Prilagodljiv razvojni model</w:t>
      </w:r>
      <w:r>
        <w:rPr>
          <w:rFonts w:ascii="Times New Roman" w:hAnsi="Times New Roman" w:cs="Times New Roman"/>
          <w:sz w:val="24"/>
          <w:szCs w:val="24"/>
        </w:rPr>
        <w:t xml:space="preserve"> </w:t>
      </w:r>
      <w:r w:rsidRPr="00327C02">
        <w:rPr>
          <w:rFonts w:ascii="Times New Roman" w:hAnsi="Times New Roman" w:cs="Times New Roman"/>
          <w:sz w:val="24"/>
          <w:szCs w:val="24"/>
        </w:rPr>
        <w:t>se fokusira na razvoj velikih in kompleksnih sistemov. Metoda spodbuja uporabo inkrementalnih in iterativnih tehnik s konstantnim prototipiranjem</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8904C7">
        <w:rPr>
          <w:rFonts w:ascii="Times New Roman" w:hAnsi="Times New Roman" w:cs="Times New Roman"/>
          <w:i/>
          <w:sz w:val="24"/>
          <w:szCs w:val="20"/>
        </w:rPr>
        <w:t>Testno usmerjen razvoj</w:t>
      </w:r>
      <w:r>
        <w:rPr>
          <w:rFonts w:ascii="Times New Roman" w:hAnsi="Times New Roman" w:cs="Times New Roman"/>
          <w:sz w:val="24"/>
          <w:szCs w:val="20"/>
        </w:rPr>
        <w:t xml:space="preserve"> j</w:t>
      </w:r>
      <w:r w:rsidRPr="00327C02">
        <w:rPr>
          <w:rFonts w:ascii="Times New Roman" w:hAnsi="Times New Roman" w:cs="Times New Roman"/>
          <w:sz w:val="24"/>
          <w:szCs w:val="20"/>
        </w:rPr>
        <w:t>e evolucijski proces pri katerem</w:t>
      </w:r>
      <w:r>
        <w:rPr>
          <w:rFonts w:ascii="Times New Roman" w:hAnsi="Times New Roman" w:cs="Times New Roman"/>
          <w:sz w:val="24"/>
          <w:szCs w:val="20"/>
        </w:rPr>
        <w:t xml:space="preserve"> se izdela testni protokol in test pred produkcijsk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Pr>
          <w:rFonts w:ascii="Times New Roman" w:hAnsi="Times New Roman" w:cs="Times New Roman"/>
          <w:sz w:val="24"/>
          <w:szCs w:val="20"/>
        </w:rPr>
        <w:t xml:space="preserve"> </w:t>
      </w:r>
      <w:r w:rsidRPr="006A7C77">
        <w:rPr>
          <w:rFonts w:ascii="Times New Roman" w:hAnsi="Times New Roman" w:cs="Times New Roman"/>
          <w:i/>
          <w:sz w:val="24"/>
          <w:szCs w:val="24"/>
        </w:rPr>
        <w:t>Disciplinirana agilna dostava</w:t>
      </w:r>
      <w:r>
        <w:rPr>
          <w:rFonts w:ascii="Times New Roman" w:hAnsi="Times New Roman" w:cs="Times New Roman"/>
          <w:sz w:val="24"/>
          <w:szCs w:val="24"/>
        </w:rPr>
        <w:t xml:space="preserve"> je </w:t>
      </w:r>
      <w:r w:rsidRPr="00327C02">
        <w:rPr>
          <w:rFonts w:ascii="Times New Roman" w:hAnsi="Times New Roman" w:cs="Times New Roman"/>
          <w:sz w:val="24"/>
          <w:szCs w:val="24"/>
        </w:rPr>
        <w:t>metoda, katere osrednji del je izbira dostavnih (izdajnih) pri</w:t>
      </w:r>
      <w:r>
        <w:rPr>
          <w:rFonts w:ascii="Times New Roman" w:hAnsi="Times New Roman" w:cs="Times New Roman"/>
          <w:sz w:val="24"/>
          <w:szCs w:val="24"/>
        </w:rPr>
        <w:t xml:space="preserve">stopov na podlagi problematike. </w:t>
      </w:r>
      <w:r w:rsidRPr="00327C02">
        <w:rPr>
          <w:rFonts w:ascii="Times New Roman" w:hAnsi="Times New Roman" w:cs="Times New Roman"/>
          <w:sz w:val="24"/>
          <w:szCs w:val="24"/>
        </w:rPr>
        <w:t>DAD pozna štiri različice razvojnega dela procesa. Prva je agilna/bazična različica, ki razširja cikel izgradnje po Scru</w:t>
      </w:r>
      <w:r>
        <w:rPr>
          <w:rFonts w:ascii="Times New Roman" w:hAnsi="Times New Roman" w:cs="Times New Roman"/>
          <w:sz w:val="24"/>
          <w:szCs w:val="24"/>
        </w:rPr>
        <w:t xml:space="preserve">m metodi. Druga je naprednejša/Lean, ki ima za osnovo </w:t>
      </w:r>
      <w:r w:rsidRPr="00327C02">
        <w:rPr>
          <w:rFonts w:ascii="Times New Roman" w:hAnsi="Times New Roman" w:cs="Times New Roman"/>
          <w:sz w:val="24"/>
          <w:szCs w:val="24"/>
        </w:rPr>
        <w:t>Kanban. Tre</w:t>
      </w:r>
      <w:r>
        <w:rPr>
          <w:rFonts w:ascii="Times New Roman" w:hAnsi="Times New Roman" w:cs="Times New Roman"/>
          <w:sz w:val="24"/>
          <w:szCs w:val="24"/>
        </w:rPr>
        <w:t>tja je neskončni cikel izdajanja in zadnja</w:t>
      </w:r>
      <w:r w:rsidRPr="00327C02">
        <w:rPr>
          <w:rFonts w:ascii="Times New Roman" w:hAnsi="Times New Roman" w:cs="Times New Roman"/>
          <w:sz w:val="24"/>
          <w:szCs w:val="24"/>
        </w:rPr>
        <w:t xml:space="preserve"> četrta je raziskovalna, </w:t>
      </w:r>
      <w:r>
        <w:rPr>
          <w:rFonts w:ascii="Times New Roman" w:hAnsi="Times New Roman" w:cs="Times New Roman"/>
          <w:sz w:val="24"/>
          <w:szCs w:val="24"/>
        </w:rPr>
        <w:t xml:space="preserve">ki ima za osnovo </w:t>
      </w:r>
      <w:r w:rsidRPr="00327C02">
        <w:rPr>
          <w:rFonts w:ascii="Times New Roman" w:hAnsi="Times New Roman" w:cs="Times New Roman"/>
          <w:sz w:val="24"/>
          <w:szCs w:val="24"/>
        </w:rPr>
        <w:t>Lean Start-up</w:t>
      </w:r>
      <w:r w:rsidRPr="00327C02">
        <w:rPr>
          <w:rStyle w:val="Sprotnaopomba-sklic"/>
          <w:rFonts w:ascii="Times New Roman" w:hAnsi="Times New Roman" w:cs="Times New Roman"/>
        </w:rPr>
        <w:footnoteReference w:id="21"/>
      </w:r>
      <w:r>
        <w:rPr>
          <w:rFonts w:ascii="Times New Roman" w:hAnsi="Times New Roman" w:cs="Times New Roman"/>
          <w:sz w:val="24"/>
          <w:szCs w:val="24"/>
        </w:rPr>
        <w:t xml:space="preserve"> pristop</w:t>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BB4B02">
        <w:rPr>
          <w:rFonts w:ascii="Times New Roman" w:hAnsi="Times New Roman" w:cs="Times New Roman"/>
          <w:i/>
          <w:sz w:val="24"/>
          <w:szCs w:val="24"/>
        </w:rPr>
        <w:t>Odprtoko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brezplačno distribuira programsko opremo z izvorno kodo. Model pričakuje, da bodo člani skupnosti zato imeli </w:t>
      </w:r>
      <w:r>
        <w:rPr>
          <w:rFonts w:ascii="Times New Roman" w:hAnsi="Times New Roman" w:cs="Times New Roman"/>
          <w:sz w:val="24"/>
          <w:szCs w:val="24"/>
        </w:rPr>
        <w:t xml:space="preserve">razlog za izboljšanje programa. </w:t>
      </w:r>
      <w:r w:rsidRPr="00327C02">
        <w:rPr>
          <w:rFonts w:ascii="Times New Roman" w:hAnsi="Times New Roman" w:cs="Times New Roman"/>
          <w:sz w:val="24"/>
          <w:szCs w:val="24"/>
        </w:rPr>
        <w:t xml:space="preserve">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Različice se izdajajo </w:t>
      </w:r>
      <w:r w:rsidRPr="00327C02">
        <w:rPr>
          <w:rFonts w:ascii="Times New Roman" w:hAnsi="Times New Roman" w:cs="Times New Roman"/>
          <w:sz w:val="24"/>
          <w:szCs w:val="24"/>
        </w:rPr>
        <w:t xml:space="preserve">na podlagi specifikacij pridobljenih preko e-pošte, oglasnih desk in drugih neformalnih medijev. Integracije se dogajajo pogosto, preko spleta. Razvijalci imajo skupne vizije, saj opremo potrebujejo in </w:t>
      </w:r>
      <w:r>
        <w:rPr>
          <w:rFonts w:ascii="Times New Roman" w:hAnsi="Times New Roman" w:cs="Times New Roman"/>
          <w:sz w:val="24"/>
          <w:szCs w:val="24"/>
        </w:rPr>
        <w:t xml:space="preserve">jo razvijajo za lastne potre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Pr>
          <w:rFonts w:ascii="Times New Roman" w:hAnsi="Times New Roman" w:cs="Times New Roman"/>
          <w:sz w:val="24"/>
          <w:szCs w:val="24"/>
        </w:rPr>
        <w:t xml:space="preserve"> (prav tam)</w:t>
      </w:r>
      <w:r w:rsidRPr="00327C02">
        <w:rPr>
          <w:rFonts w:ascii="Times New Roman" w:hAnsi="Times New Roman" w:cs="Times New Roman"/>
          <w:sz w:val="24"/>
          <w:szCs w:val="24"/>
        </w:rPr>
        <w:t>. Ta omogoča koordinacijo vlečenja dela v nasprotju z Scrum, ki prakticira potiskanje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potiskanja dela v praksi velikokrat prihaja do zastojev zaradi večopravilnosti razvoja. Tehnika vlečenja pomeni, da je toliko enot dela v teku kolikor jih lahko razvoj zaključi</w:t>
      </w:r>
      <w:r>
        <w:rPr>
          <w:rFonts w:ascii="Times New Roman" w:hAnsi="Times New Roman" w:cs="Times New Roman"/>
          <w:sz w:val="24"/>
          <w:szCs w:val="24"/>
        </w:rPr>
        <w:t xml:space="preserve"> (prav tam)</w:t>
      </w:r>
      <w:r w:rsidRPr="00327C02">
        <w:rPr>
          <w:rFonts w:ascii="Times New Roman" w:hAnsi="Times New Roman" w:cs="Times New Roman"/>
          <w:sz w:val="24"/>
          <w:szCs w:val="24"/>
        </w:rPr>
        <w:t xml:space="preserve">.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260DFB" w14:textId="2696355C" w:rsidR="00552AF0" w:rsidRDefault="00552AF0"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6 PROCESNI MODELI ZA IGRE</w:t>
      </w:r>
    </w:p>
    <w:p w14:paraId="51B2AF85" w14:textId="7F0F2B81" w:rsidR="00004CF7" w:rsidRDefault="00004CF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ocesni modeli za igre so predlogi modelov, ki poskušajo </w:t>
      </w:r>
      <w:r w:rsidR="004957D4">
        <w:rPr>
          <w:rFonts w:ascii="Times New Roman" w:hAnsi="Times New Roman" w:cs="Times New Roman"/>
          <w:sz w:val="24"/>
          <w:szCs w:val="24"/>
        </w:rPr>
        <w:t xml:space="preserve">zapolniti </w:t>
      </w:r>
      <w:r>
        <w:rPr>
          <w:rFonts w:ascii="Times New Roman" w:hAnsi="Times New Roman" w:cs="Times New Roman"/>
          <w:sz w:val="24"/>
          <w:szCs w:val="24"/>
        </w:rPr>
        <w:t>vrzeli potreb razvoja video iger, ki ostanejo z apliciranjem</w:t>
      </w:r>
      <w:r w:rsidR="00BC3C9E">
        <w:rPr>
          <w:rFonts w:ascii="Times New Roman" w:hAnsi="Times New Roman" w:cs="Times New Roman"/>
          <w:sz w:val="24"/>
          <w:szCs w:val="24"/>
        </w:rPr>
        <w:t xml:space="preserve"> standardnih procesnih modelov.</w:t>
      </w:r>
    </w:p>
    <w:p w14:paraId="466F9150"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AD626A9"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2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C7194E7"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2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etodo označujeta za iterativno, saj pričakuje povratne tranzicije. V kolikor se pojavi potreba se postavimo en korak nazaj in ponovimo delo. Tipično se pomikamo naprej in nazaj med procesi dokler ne dos</w:t>
      </w:r>
      <w:r>
        <w:rPr>
          <w:rFonts w:ascii="Times New Roman" w:hAnsi="Times New Roman" w:cs="Times New Roman"/>
          <w:sz w:val="24"/>
          <w:szCs w:val="24"/>
        </w:rPr>
        <w:t>ežemo zadovoljive kvalitete delo</w:t>
      </w:r>
      <w:r w:rsidRPr="00327C02">
        <w:rPr>
          <w:rFonts w:ascii="Times New Roman" w:hAnsi="Times New Roman" w:cs="Times New Roman"/>
          <w:sz w:val="24"/>
          <w:szCs w:val="24"/>
        </w:rPr>
        <w:t xml:space="preserve">vnih produk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Pr>
          <w:rFonts w:ascii="Times New Roman" w:hAnsi="Times New Roman" w:cs="Times New Roman"/>
          <w:sz w:val="24"/>
          <w:szCs w:val="24"/>
        </w:rPr>
        <w:t>. Za</w:t>
      </w:r>
      <w:r w:rsidRPr="00327C02">
        <w:rPr>
          <w:rFonts w:ascii="Times New Roman" w:hAnsi="Times New Roman" w:cs="Times New Roman"/>
          <w:sz w:val="24"/>
          <w:szCs w:val="24"/>
        </w:rPr>
        <w:t xml:space="preserve">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w:t>
      </w:r>
      <w:r>
        <w:rPr>
          <w:rFonts w:ascii="Times New Roman" w:hAnsi="Times New Roman" w:cs="Times New Roman"/>
          <w:sz w:val="24"/>
          <w:szCs w:val="24"/>
        </w:rPr>
        <w:t>e</w:t>
      </w:r>
      <w:r w:rsidRPr="00327C02">
        <w:rPr>
          <w:rFonts w:ascii="Times New Roman" w:hAnsi="Times New Roman" w:cs="Times New Roman"/>
          <w:sz w:val="24"/>
          <w:szCs w:val="24"/>
        </w:rPr>
        <w:t xml:space="preserve"> in analize tveganj. Vzorec se nadaljuje dokler </w:t>
      </w:r>
      <w:r w:rsidRPr="00327C02">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194EF5"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Pr>
          <w:rStyle w:val="Sprotnaopomba-sklic"/>
          <w:rFonts w:ascii="Times New Roman" w:hAnsi="Times New Roman" w:cs="Times New Roman"/>
          <w:sz w:val="24"/>
          <w:szCs w:val="24"/>
        </w:rPr>
        <w:footnoteReference w:id="26"/>
      </w:r>
      <w:r>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w:t>
      </w:r>
      <w:r>
        <w:rPr>
          <w:rFonts w:ascii="Times New Roman" w:hAnsi="Times New Roman" w:cs="Times New Roman"/>
          <w:sz w:val="24"/>
          <w:szCs w:val="24"/>
        </w:rPr>
        <w:t>analize</w:t>
      </w:r>
      <w:r>
        <w:rPr>
          <w:rStyle w:val="Sprotnaopomba-sklic"/>
          <w:rFonts w:ascii="Times New Roman" w:hAnsi="Times New Roman" w:cs="Times New Roman"/>
          <w:sz w:val="24"/>
          <w:szCs w:val="24"/>
        </w:rPr>
        <w:footnoteReference w:id="27"/>
      </w:r>
      <w:r w:rsidRPr="00327C02">
        <w:rPr>
          <w:rFonts w:ascii="Times New Roman" w:hAnsi="Times New Roman" w:cs="Times New Roman"/>
          <w:sz w:val="24"/>
          <w:szCs w:val="24"/>
        </w:rPr>
        <w:t xml:space="preserv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F46491B" w14:textId="77777777" w:rsidR="00E55DC4"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Default="00F463DA" w:rsidP="005A6A3B">
      <w:pPr>
        <w:spacing w:line="360" w:lineRule="auto"/>
        <w:contextualSpacing/>
        <w:jc w:val="both"/>
        <w:rPr>
          <w:rFonts w:ascii="Times New Roman" w:hAnsi="Times New Roman" w:cs="Times New Roman"/>
          <w:sz w:val="24"/>
          <w:szCs w:val="24"/>
        </w:rPr>
      </w:pPr>
    </w:p>
    <w:p w14:paraId="41E247FA" w14:textId="77777777" w:rsidR="00106B2D" w:rsidRDefault="00106B2D" w:rsidP="00CF7713">
      <w:pPr>
        <w:spacing w:line="360" w:lineRule="auto"/>
        <w:contextualSpacing/>
        <w:jc w:val="both"/>
        <w:rPr>
          <w:rFonts w:ascii="Times New Roman" w:hAnsi="Times New Roman" w:cs="Times New Roman"/>
          <w:sz w:val="24"/>
          <w:szCs w:val="24"/>
        </w:rPr>
      </w:pPr>
    </w:p>
    <w:p w14:paraId="20F01225" w14:textId="77777777" w:rsidR="00106B2D" w:rsidRDefault="00106B2D" w:rsidP="00CF7713">
      <w:pPr>
        <w:spacing w:line="360" w:lineRule="auto"/>
        <w:contextualSpacing/>
        <w:jc w:val="both"/>
        <w:rPr>
          <w:rFonts w:ascii="Times New Roman" w:hAnsi="Times New Roman" w:cs="Times New Roman"/>
          <w:sz w:val="24"/>
          <w:szCs w:val="24"/>
        </w:rPr>
      </w:pPr>
    </w:p>
    <w:p w14:paraId="34F4E47E" w14:textId="77777777" w:rsidR="00106B2D" w:rsidRDefault="00106B2D" w:rsidP="00CF7713">
      <w:pPr>
        <w:spacing w:line="360" w:lineRule="auto"/>
        <w:contextualSpacing/>
        <w:jc w:val="both"/>
        <w:rPr>
          <w:rFonts w:ascii="Times New Roman" w:hAnsi="Times New Roman" w:cs="Times New Roman"/>
          <w:sz w:val="24"/>
          <w:szCs w:val="24"/>
        </w:rPr>
      </w:pPr>
    </w:p>
    <w:p w14:paraId="58B575C5" w14:textId="1927300E" w:rsidR="00CF7713" w:rsidRDefault="00BD6C24"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CF7713" w:rsidRPr="00327C02">
        <w:rPr>
          <w:rFonts w:ascii="Times New Roman" w:hAnsi="Times New Roman" w:cs="Times New Roman"/>
          <w:sz w:val="24"/>
          <w:szCs w:val="24"/>
        </w:rPr>
        <w:t xml:space="preserve"> PROCESI V PRAKSI</w:t>
      </w:r>
    </w:p>
    <w:p w14:paraId="4473F5E9"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ADC256" w14:textId="3A2BAE0F"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9E311C">
        <w:rPr>
          <w:rFonts w:ascii="Times New Roman" w:hAnsi="Times New Roman" w:cs="Times New Roman"/>
          <w:sz w:val="24"/>
          <w:szCs w:val="24"/>
        </w:rPr>
        <w:t>XP</w:t>
      </w:r>
      <w:r w:rsidRPr="00327C02">
        <w:rPr>
          <w:rFonts w:ascii="Times New Roman" w:hAnsi="Times New Roman" w:cs="Times New Roman"/>
          <w:sz w:val="24"/>
          <w:szCs w:val="24"/>
        </w:rPr>
        <w:t>, Scrum, Kanban, rapidni, inkrementalni in komponentni razvojni modeli</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8053D27" w14:textId="0128A09C"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Pr>
          <w:rFonts w:ascii="Times New Roman" w:hAnsi="Times New Roman" w:cs="Times New Roman"/>
          <w:sz w:val="24"/>
          <w:szCs w:val="24"/>
        </w:rPr>
        <w:t>r</w:t>
      </w:r>
      <w:r w:rsidRPr="00327C02">
        <w:rPr>
          <w:rFonts w:ascii="Times New Roman" w:hAnsi="Times New Roman" w:cs="Times New Roman"/>
          <w:sz w:val="24"/>
          <w:szCs w:val="24"/>
        </w:rPr>
        <w:t>. Raziskava je zajemala najmanjša podjetja</w:t>
      </w:r>
      <w:r w:rsidR="00AC7DB3">
        <w:rPr>
          <w:rFonts w:ascii="Times New Roman" w:hAnsi="Times New Roman" w:cs="Times New Roman"/>
          <w:sz w:val="24"/>
          <w:szCs w:val="24"/>
        </w:rPr>
        <w:t xml:space="preserve"> kot tudi enega največjih (</w:t>
      </w:r>
      <w:r w:rsidRPr="00327C02">
        <w:rPr>
          <w:rFonts w:ascii="Times New Roman" w:hAnsi="Times New Roman" w:cs="Times New Roman"/>
          <w:sz w:val="24"/>
          <w:szCs w:val="24"/>
        </w:rPr>
        <w:t xml:space="preserve">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Pr>
          <w:rFonts w:ascii="Times New Roman" w:hAnsi="Times New Roman" w:cs="Times New Roman"/>
          <w:sz w:val="24"/>
          <w:szCs w:val="24"/>
        </w:rPr>
        <w:t>. Prav slednja avtorja povzemata tudi delo avtorjev Tran in Biddle (2008)</w:t>
      </w:r>
      <w:r>
        <w:rPr>
          <w:rStyle w:val="Sprotnaopomba-sklic"/>
          <w:rFonts w:ascii="Times New Roman" w:hAnsi="Times New Roman" w:cs="Times New Roman"/>
          <w:sz w:val="24"/>
          <w:szCs w:val="24"/>
        </w:rPr>
        <w:footnoteReference w:id="28"/>
      </w:r>
      <w:r>
        <w:rPr>
          <w:rFonts w:ascii="Times New Roman" w:hAnsi="Times New Roman" w:cs="Times New Roman"/>
          <w:sz w:val="24"/>
          <w:szCs w:val="24"/>
        </w:rPr>
        <w:t xml:space="preserve">, ki označujeta Scrum, XP in Kanban za najpogosteje uporabljene mode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Pr>
          <w:rFonts w:ascii="Times New Roman" w:hAnsi="Times New Roman" w:cs="Times New Roman"/>
          <w:sz w:val="24"/>
          <w:szCs w:val="24"/>
        </w:rPr>
        <w:fldChar w:fldCharType="separate"/>
      </w:r>
      <w:r w:rsidRPr="00DF77AE">
        <w:rPr>
          <w:rFonts w:ascii="Times New Roman" w:hAnsi="Times New Roman" w:cs="Times New Roman"/>
          <w:sz w:val="24"/>
          <w:szCs w:val="24"/>
        </w:rPr>
        <w:t>(Koutonen in Leppänen 2013, 4)</w:t>
      </w:r>
      <w:r>
        <w:rPr>
          <w:rFonts w:ascii="Times New Roman" w:hAnsi="Times New Roman" w:cs="Times New Roman"/>
          <w:sz w:val="24"/>
          <w:szCs w:val="24"/>
        </w:rPr>
        <w:fldChar w:fldCharType="end"/>
      </w:r>
      <w:r w:rsidR="00CF143F">
        <w:rPr>
          <w:rFonts w:ascii="Times New Roman" w:hAnsi="Times New Roman" w:cs="Times New Roman"/>
          <w:sz w:val="24"/>
          <w:szCs w:val="24"/>
        </w:rPr>
        <w:t>.</w:t>
      </w:r>
    </w:p>
    <w:p w14:paraId="0EA63FFD" w14:textId="46838A31" w:rsidR="00CF143F" w:rsidRPr="00327C02" w:rsidRDefault="00CF143F"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tacey in </w:t>
      </w:r>
      <w:r w:rsidR="003C7CB7" w:rsidRPr="003C7CB7">
        <w:rPr>
          <w:rFonts w:ascii="Times New Roman" w:hAnsi="Times New Roman" w:cs="Times New Roman"/>
          <w:sz w:val="24"/>
          <w:szCs w:val="24"/>
        </w:rPr>
        <w:t>Nandhakumar</w:t>
      </w:r>
      <w:r w:rsidR="003C7CB7">
        <w:rPr>
          <w:rFonts w:ascii="Times New Roman" w:hAnsi="Times New Roman" w:cs="Times New Roman"/>
          <w:sz w:val="24"/>
          <w:szCs w:val="24"/>
        </w:rPr>
        <w:t xml:space="preserve"> </w:t>
      </w:r>
      <w:r w:rsidR="003C7CB7">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Pr>
          <w:rFonts w:ascii="Times New Roman" w:hAnsi="Times New Roman" w:cs="Times New Roman"/>
          <w:sz w:val="24"/>
          <w:szCs w:val="24"/>
        </w:rPr>
        <w:fldChar w:fldCharType="separate"/>
      </w:r>
      <w:r w:rsidR="003C7CB7" w:rsidRPr="003C7CB7">
        <w:rPr>
          <w:rFonts w:ascii="Times New Roman" w:hAnsi="Times New Roman" w:cs="Times New Roman"/>
          <w:sz w:val="24"/>
        </w:rPr>
        <w:t>(2008)</w:t>
      </w:r>
      <w:r w:rsidR="003C7CB7">
        <w:rPr>
          <w:rFonts w:ascii="Times New Roman" w:hAnsi="Times New Roman" w:cs="Times New Roman"/>
          <w:sz w:val="24"/>
          <w:szCs w:val="24"/>
        </w:rPr>
        <w:fldChar w:fldCharType="end"/>
      </w:r>
      <w:r w:rsidR="008B2BDB">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4F1F3618" w:rsidR="00CF7713" w:rsidRPr="00327C02"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analiz</w:t>
      </w:r>
      <w:r w:rsidRPr="00327C02">
        <w:rPr>
          <w:rFonts w:ascii="Times New Roman" w:hAnsi="Times New Roman" w:cs="Times New Roman"/>
          <w:sz w:val="24"/>
          <w:szCs w:val="24"/>
        </w:rPr>
        <w:t xml:space="preserve"> razvoja sta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w:t>
      </w:r>
      <w:r w:rsidR="00017646">
        <w:rPr>
          <w:rFonts w:ascii="Times New Roman" w:hAnsi="Times New Roman" w:cs="Times New Roman"/>
          <w:sz w:val="24"/>
          <w:szCs w:val="24"/>
        </w:rPr>
        <w:t xml:space="preserve">kavo, ki je ugotavljala uporabo </w:t>
      </w:r>
      <w:r w:rsidRPr="00327C02">
        <w:rPr>
          <w:rFonts w:ascii="Times New Roman" w:hAnsi="Times New Roman" w:cs="Times New Roman"/>
          <w:sz w:val="24"/>
          <w:szCs w:val="24"/>
        </w:rPr>
        <w:t>praks v razvoju. Ugotovila sta, da se v razvoju</w:t>
      </w:r>
      <w:r>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w:t>
      </w:r>
      <w:r w:rsidR="003C5379">
        <w:rPr>
          <w:rFonts w:ascii="Times New Roman" w:hAnsi="Times New Roman" w:cs="Times New Roman"/>
          <w:sz w:val="24"/>
          <w:szCs w:val="24"/>
        </w:rPr>
        <w:t xml:space="preserve"> predvsem</w:t>
      </w:r>
      <w:r w:rsidR="00D35553">
        <w:rPr>
          <w:rFonts w:ascii="Times New Roman" w:hAnsi="Times New Roman" w:cs="Times New Roman"/>
          <w:sz w:val="24"/>
          <w:szCs w:val="24"/>
        </w:rPr>
        <w:t xml:space="preserve"> agilne prakse. </w:t>
      </w:r>
      <w:r w:rsidRPr="00327C02">
        <w:rPr>
          <w:rFonts w:ascii="Times New Roman" w:hAnsi="Times New Roman" w:cs="Times New Roman"/>
          <w:sz w:val="24"/>
          <w:szCs w:val="24"/>
        </w:rPr>
        <w:t xml:space="preserve">Uporaba se lahko s prakticiranjem agilnih praks izvaja povsem nezavedno in celo neformaln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189CE82" w14:textId="77777777"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29"/>
      </w:r>
      <w:r w:rsidRPr="00327C02">
        <w:rPr>
          <w:rFonts w:ascii="Times New Roman" w:hAnsi="Times New Roman" w:cs="Times New Roman"/>
          <w:sz w:val="24"/>
          <w:szCs w:val="24"/>
        </w:rPr>
        <w:t xml:space="preserve">, ki meni, da naj </w:t>
      </w:r>
      <w:r>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C086272" w14:textId="77777777" w:rsidR="00CF7713" w:rsidRDefault="00CF7713" w:rsidP="005A6A3B">
      <w:pPr>
        <w:spacing w:line="360" w:lineRule="auto"/>
        <w:contextualSpacing/>
        <w:jc w:val="both"/>
        <w:rPr>
          <w:rFonts w:ascii="Times New Roman" w:hAnsi="Times New Roman" w:cs="Times New Roman"/>
          <w:sz w:val="24"/>
          <w:szCs w:val="24"/>
        </w:rPr>
      </w:pPr>
    </w:p>
    <w:p w14:paraId="7956EF49" w14:textId="77777777" w:rsidR="00106B2D" w:rsidRDefault="00106B2D" w:rsidP="007F01DF">
      <w:pPr>
        <w:spacing w:line="360" w:lineRule="auto"/>
        <w:contextualSpacing/>
        <w:jc w:val="both"/>
        <w:rPr>
          <w:rFonts w:ascii="Times New Roman" w:hAnsi="Times New Roman" w:cs="Times New Roman"/>
          <w:sz w:val="24"/>
          <w:szCs w:val="24"/>
        </w:rPr>
      </w:pPr>
    </w:p>
    <w:p w14:paraId="595732D6" w14:textId="0148C04C"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1 POMANKLJIVOSTI AGILNIH PRISTOPOV</w:t>
      </w:r>
    </w:p>
    <w:p w14:paraId="7A409514" w14:textId="2FBADE03"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gilni pristopi niso </w:t>
      </w:r>
      <w:r w:rsidR="008A0690">
        <w:rPr>
          <w:rFonts w:ascii="Times New Roman" w:hAnsi="Times New Roman" w:cs="Times New Roman"/>
          <w:sz w:val="24"/>
          <w:szCs w:val="24"/>
        </w:rPr>
        <w:t xml:space="preserve">usmerjeni </w:t>
      </w:r>
      <w:r>
        <w:rPr>
          <w:rFonts w:ascii="Times New Roman" w:hAnsi="Times New Roman" w:cs="Times New Roman"/>
          <w:sz w:val="24"/>
          <w:szCs w:val="24"/>
        </w:rPr>
        <w:t xml:space="preserve">v izdelavo dokumentacije ampak na zgodaj delujočo verzijo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Connor 2015, 5)</w:t>
      </w:r>
      <w:r>
        <w:rPr>
          <w:rFonts w:ascii="Times New Roman" w:hAnsi="Times New Roman" w:cs="Times New Roman"/>
          <w:sz w:val="24"/>
          <w:szCs w:val="24"/>
        </w:rPr>
        <w:fldChar w:fldCharType="end"/>
      </w:r>
      <w:r>
        <w:rPr>
          <w:rFonts w:ascii="Times New Roman" w:hAnsi="Times New Roman" w:cs="Times New Roman"/>
          <w:sz w:val="24"/>
          <w:szCs w:val="24"/>
        </w:rPr>
        <w:t xml:space="preserve">. Slabo definirana specifikacija vodi v defekte, vpliva na funkcionalnost, vire in časovn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Posledično se spremeni okvir projekta kar negativno vpliva na produk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w:t>
      </w:r>
      <w:r w:rsidR="0049315F">
        <w:rPr>
          <w:rFonts w:ascii="Times New Roman" w:hAnsi="Times New Roman" w:cs="Times New Roman"/>
          <w:sz w:val="24"/>
          <w:szCs w:val="24"/>
        </w:rPr>
        <w:t xml:space="preserve"> </w:t>
      </w:r>
      <w:r>
        <w:rPr>
          <w:rFonts w:ascii="Times New Roman" w:hAnsi="Times New Roman" w:cs="Times New Roman"/>
          <w:sz w:val="24"/>
          <w:szCs w:val="24"/>
        </w:rPr>
        <w:t>Poleg tega so</w:t>
      </w:r>
      <w:r w:rsidR="006F4F04">
        <w:rPr>
          <w:rFonts w:ascii="Times New Roman" w:hAnsi="Times New Roman" w:cs="Times New Roman"/>
          <w:sz w:val="24"/>
          <w:szCs w:val="24"/>
        </w:rPr>
        <w:t xml:space="preserve"> bili</w:t>
      </w:r>
      <w:r>
        <w:rPr>
          <w:rFonts w:ascii="Times New Roman" w:hAnsi="Times New Roman" w:cs="Times New Roman"/>
          <w:sz w:val="24"/>
          <w:szCs w:val="24"/>
        </w:rPr>
        <w:t xml:space="preserve"> agilni modeli namenjeni za razvoj programske opreme in n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w:t>
      </w:r>
      <w:r>
        <w:rPr>
          <w:rFonts w:ascii="Times New Roman" w:hAnsi="Times New Roman" w:cs="Times New Roman"/>
          <w:sz w:val="24"/>
          <w:szCs w:val="24"/>
        </w:rPr>
        <w:t>Connor 2015, 6</w:t>
      </w:r>
      <w:r w:rsidRPr="002C1D09">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eč kot polovica študij primerov omenja kreativnost, kot glavni izziv uporabe agilnih pristop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sidRPr="00CF0C43">
        <w:rPr>
          <w:rFonts w:ascii="Times New Roman" w:hAnsi="Times New Roman" w:cs="Times New Roman"/>
          <w:sz w:val="24"/>
        </w:rPr>
        <w:t>(Ruonala 2016, 29)</w:t>
      </w:r>
      <w:r>
        <w:rPr>
          <w:rFonts w:ascii="Times New Roman" w:hAnsi="Times New Roman" w:cs="Times New Roman"/>
          <w:sz w:val="24"/>
          <w:szCs w:val="24"/>
        </w:rPr>
        <w:fldChar w:fldCharType="end"/>
      </w:r>
      <w:r>
        <w:rPr>
          <w:rFonts w:ascii="Times New Roman" w:hAnsi="Times New Roman" w:cs="Times New Roman"/>
          <w:sz w:val="24"/>
          <w:szCs w:val="24"/>
        </w:rPr>
        <w:t xml:space="preserve">. Multidisciplinarne ekipe se pogosto delijo med umetnike in programerje, kar privede do težav v komunikacij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sidR="00B32826">
        <w:rPr>
          <w:rFonts w:ascii="Times New Roman" w:hAnsi="Times New Roman" w:cs="Times New Roman"/>
          <w:sz w:val="24"/>
          <w:szCs w:val="24"/>
        </w:rPr>
        <w:t>. Umetniki imajo večji</w:t>
      </w:r>
      <w:r>
        <w:rPr>
          <w:rFonts w:ascii="Times New Roman" w:hAnsi="Times New Roman" w:cs="Times New Roman"/>
          <w:sz w:val="24"/>
          <w:szCs w:val="24"/>
        </w:rPr>
        <w:t xml:space="preserve"> odpor po sprejemanju agilnih metod in ostalih uveljavljenih procesnih kontrol kot tehnično orientirani zaposle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tek dela umetnikov in programerjev je različen in potrebuje natančno sinhroniza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sidR="00B51163">
        <w:rPr>
          <w:rFonts w:ascii="Times New Roman" w:hAnsi="Times New Roman" w:cs="Times New Roman"/>
          <w:sz w:val="24"/>
          <w:szCs w:val="24"/>
        </w:rPr>
        <w:t xml:space="preserve">. </w:t>
      </w:r>
      <w:r w:rsidR="00BF75BF">
        <w:rPr>
          <w:rFonts w:ascii="Times New Roman" w:hAnsi="Times New Roman" w:cs="Times New Roman"/>
          <w:sz w:val="24"/>
          <w:szCs w:val="24"/>
        </w:rPr>
        <w:t xml:space="preserve"> Zato </w:t>
      </w:r>
      <w:r>
        <w:rPr>
          <w:rFonts w:ascii="Times New Roman" w:hAnsi="Times New Roman" w:cs="Times New Roman"/>
          <w:sz w:val="24"/>
          <w:szCs w:val="24"/>
        </w:rPr>
        <w:t>Manjuka in kolegi (2016) priporočajo kaskadni model za izdelavo sredstev, ker so z</w:t>
      </w:r>
      <w:r w:rsidR="00BF75BF">
        <w:rPr>
          <w:rFonts w:ascii="Times New Roman" w:hAnsi="Times New Roman" w:cs="Times New Roman"/>
          <w:sz w:val="24"/>
          <w:szCs w:val="24"/>
        </w:rPr>
        <w:t>a njih z</w:t>
      </w:r>
      <w:r w:rsidR="00ED50DB">
        <w:rPr>
          <w:rFonts w:ascii="Times New Roman" w:hAnsi="Times New Roman" w:cs="Times New Roman"/>
          <w:sz w:val="24"/>
          <w:szCs w:val="24"/>
        </w:rPr>
        <w:t xml:space="preserve">ahteve jasno definirane, kar </w:t>
      </w:r>
      <w:r w:rsidR="00BF75BF">
        <w:rPr>
          <w:rFonts w:ascii="Times New Roman" w:hAnsi="Times New Roman" w:cs="Times New Roman"/>
          <w:sz w:val="24"/>
          <w:szCs w:val="24"/>
        </w:rPr>
        <w:t>pokrije samo upravljanje kreativne</w:t>
      </w:r>
      <w:r w:rsidR="00EF4D91">
        <w:rPr>
          <w:rFonts w:ascii="Times New Roman" w:hAnsi="Times New Roman" w:cs="Times New Roman"/>
          <w:sz w:val="24"/>
          <w:szCs w:val="24"/>
        </w:rPr>
        <w:t>ga procesa in ne sinhronizacijo z inženiringom.</w:t>
      </w:r>
    </w:p>
    <w:p w14:paraId="1AA42AE3" w14:textId="1824C93B" w:rsidR="007F01DF" w:rsidRDefault="003462C6"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razilska raziskava je </w:t>
      </w:r>
      <w:r w:rsidR="00A326A2">
        <w:rPr>
          <w:rFonts w:ascii="Times New Roman" w:hAnsi="Times New Roman" w:cs="Times New Roman"/>
          <w:sz w:val="24"/>
          <w:szCs w:val="24"/>
        </w:rPr>
        <w:t>pokazala, da agilne prakse</w:t>
      </w:r>
      <w:r w:rsidR="00EB7418">
        <w:rPr>
          <w:rFonts w:ascii="Times New Roman" w:hAnsi="Times New Roman" w:cs="Times New Roman"/>
          <w:sz w:val="24"/>
          <w:szCs w:val="24"/>
        </w:rPr>
        <w:t xml:space="preserve"> tudi</w:t>
      </w:r>
      <w:r w:rsidR="00A326A2">
        <w:rPr>
          <w:rFonts w:ascii="Times New Roman" w:hAnsi="Times New Roman" w:cs="Times New Roman"/>
          <w:sz w:val="24"/>
          <w:szCs w:val="24"/>
        </w:rPr>
        <w:t xml:space="preserve"> niso najučinkovitejše.</w:t>
      </w:r>
      <w:r w:rsidR="007F01DF">
        <w:rPr>
          <w:rFonts w:ascii="Times New Roman" w:hAnsi="Times New Roman" w:cs="Times New Roman"/>
          <w:sz w:val="24"/>
          <w:szCs w:val="24"/>
        </w:rPr>
        <w:t xml:space="preserve"> V raziskavi je sodelovalo 58 podjetij, ki razvijajo vi</w:t>
      </w:r>
      <w:r w:rsidR="00F55644">
        <w:rPr>
          <w:rFonts w:ascii="Times New Roman" w:hAnsi="Times New Roman" w:cs="Times New Roman"/>
          <w:sz w:val="24"/>
          <w:szCs w:val="24"/>
        </w:rPr>
        <w:t>deo igre. A</w:t>
      </w:r>
      <w:r w:rsidR="007F01DF">
        <w:rPr>
          <w:rFonts w:ascii="Times New Roman" w:hAnsi="Times New Roman" w:cs="Times New Roman"/>
          <w:sz w:val="24"/>
          <w:szCs w:val="24"/>
        </w:rPr>
        <w:t>nketiranci</w:t>
      </w:r>
      <w:r w:rsidR="00F55644">
        <w:rPr>
          <w:rFonts w:ascii="Times New Roman" w:hAnsi="Times New Roman" w:cs="Times New Roman"/>
          <w:sz w:val="24"/>
          <w:szCs w:val="24"/>
        </w:rPr>
        <w:t xml:space="preserve"> so</w:t>
      </w:r>
      <w:r w:rsidR="007F01DF">
        <w:rPr>
          <w:rFonts w:ascii="Times New Roman" w:hAnsi="Times New Roman" w:cs="Times New Roman"/>
          <w:sz w:val="24"/>
          <w:szCs w:val="24"/>
        </w:rPr>
        <w:t xml:space="preserve">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xml:space="preserve">). Agilne predstavljajo XP, Kanban, Scrum in veljajo za iterativne pristope konstantnega posodabljanja procesa. Predpisujoči so derivati kaskadnih, sekvenčnih procesnih modelov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156). Med ad-hoc spadajo modeli, ki so visoko modificirani in ne spadajo med 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w:t>
      </w:r>
      <w:r w:rsidR="00F22FBE">
        <w:rPr>
          <w:rFonts w:ascii="Times New Roman" w:hAnsi="Times New Roman" w:cs="Times New Roman"/>
          <w:sz w:val="24"/>
          <w:szCs w:val="24"/>
        </w:rPr>
        <w:t>v (Politowski in dr. 2016, 158).</w:t>
      </w:r>
    </w:p>
    <w:p w14:paraId="127051E6" w14:textId="4D523299" w:rsidR="00703C96" w:rsidRDefault="007F01DF"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2</w:t>
      </w:r>
      <w:r w:rsidR="002069FC">
        <w:rPr>
          <w:rFonts w:ascii="Times New Roman" w:hAnsi="Times New Roman" w:cs="Times New Roman"/>
          <w:sz w:val="24"/>
          <w:szCs w:val="24"/>
        </w:rPr>
        <w:t xml:space="preserve"> POMANKLJIVOSTI MODELOV ZA IGRE</w:t>
      </w:r>
    </w:p>
    <w:p w14:paraId="79C92F9C" w14:textId="30DCED87"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ljub temu, da</w:t>
      </w:r>
      <w:r w:rsidR="00E003D9">
        <w:rPr>
          <w:rFonts w:ascii="Times New Roman" w:hAnsi="Times New Roman" w:cs="Times New Roman"/>
          <w:sz w:val="24"/>
          <w:szCs w:val="24"/>
        </w:rPr>
        <w:t xml:space="preserve"> s</w:t>
      </w:r>
      <w:r w:rsidR="00AA18E0">
        <w:rPr>
          <w:rFonts w:ascii="Times New Roman" w:hAnsi="Times New Roman" w:cs="Times New Roman"/>
          <w:sz w:val="24"/>
          <w:szCs w:val="24"/>
        </w:rPr>
        <w:t>o</w:t>
      </w:r>
      <w:r w:rsidR="00E003D9">
        <w:rPr>
          <w:rFonts w:ascii="Times New Roman" w:hAnsi="Times New Roman" w:cs="Times New Roman"/>
          <w:sz w:val="24"/>
          <w:szCs w:val="24"/>
        </w:rPr>
        <w:t xml:space="preserve"> v poglavju 3.6 predstavljeni</w:t>
      </w:r>
      <w:r w:rsidRPr="00327C02">
        <w:rPr>
          <w:rFonts w:ascii="Times New Roman" w:hAnsi="Times New Roman" w:cs="Times New Roman"/>
          <w:sz w:val="24"/>
          <w:szCs w:val="24"/>
        </w:rPr>
        <w:t xml:space="preserve"> predlogi </w:t>
      </w:r>
      <w:r w:rsidR="0016735A">
        <w:rPr>
          <w:rFonts w:ascii="Times New Roman" w:hAnsi="Times New Roman" w:cs="Times New Roman"/>
          <w:sz w:val="24"/>
          <w:szCs w:val="24"/>
        </w:rPr>
        <w:t>modelov</w:t>
      </w:r>
      <w:r w:rsidR="00E003D9">
        <w:rPr>
          <w:rFonts w:ascii="Times New Roman" w:hAnsi="Times New Roman" w:cs="Times New Roman"/>
          <w:sz w:val="24"/>
          <w:szCs w:val="24"/>
        </w:rPr>
        <w:t>, ki so ekspli</w:t>
      </w:r>
      <w:r w:rsidR="00E8327C">
        <w:rPr>
          <w:rFonts w:ascii="Times New Roman" w:hAnsi="Times New Roman" w:cs="Times New Roman"/>
          <w:sz w:val="24"/>
          <w:szCs w:val="24"/>
        </w:rPr>
        <w:t>citno sestavljeni za potrebe raz</w:t>
      </w:r>
      <w:r w:rsidR="00E003D9">
        <w:rPr>
          <w:rFonts w:ascii="Times New Roman" w:hAnsi="Times New Roman" w:cs="Times New Roman"/>
          <w:sz w:val="24"/>
          <w:szCs w:val="24"/>
        </w:rPr>
        <w:t xml:space="preserve">voja video iger </w:t>
      </w:r>
      <w:r w:rsidRPr="00327C02">
        <w:rPr>
          <w:rFonts w:ascii="Times New Roman" w:hAnsi="Times New Roman" w:cs="Times New Roman"/>
          <w:sz w:val="24"/>
          <w:szCs w:val="24"/>
        </w:rPr>
        <w:t xml:space="preserve">jih spremljajo </w:t>
      </w:r>
      <w:r w:rsidR="00ED0BB1">
        <w:rPr>
          <w:rFonts w:ascii="Times New Roman" w:hAnsi="Times New Roman" w:cs="Times New Roman"/>
          <w:sz w:val="24"/>
          <w:szCs w:val="24"/>
        </w:rPr>
        <w:t>številne pomanjkljivosti</w:t>
      </w:r>
      <w:r w:rsidR="009B2177">
        <w:rPr>
          <w:rFonts w:ascii="Times New Roman" w:hAnsi="Times New Roman" w:cs="Times New Roman"/>
          <w:sz w:val="24"/>
          <w:szCs w:val="24"/>
        </w:rPr>
        <w:t xml:space="preserve">. </w:t>
      </w:r>
      <w:r w:rsidRPr="00327C02">
        <w:rPr>
          <w:rFonts w:ascii="Times New Roman" w:hAnsi="Times New Roman" w:cs="Times New Roman"/>
          <w:sz w:val="24"/>
          <w:szCs w:val="24"/>
        </w:rPr>
        <w:t xml:space="preserve">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Pr>
          <w:rFonts w:ascii="Times New Roman" w:hAnsi="Times New Roman" w:cs="Times New Roman"/>
          <w:sz w:val="24"/>
          <w:szCs w:val="24"/>
        </w:rPr>
        <w:t xml:space="preserve"> Kar vodi v to, da celotna pro</w:t>
      </w:r>
      <w:r w:rsidR="00993EE8">
        <w:rPr>
          <w:rFonts w:ascii="Times New Roman" w:hAnsi="Times New Roman" w:cs="Times New Roman"/>
          <w:sz w:val="24"/>
          <w:szCs w:val="24"/>
        </w:rPr>
        <w:t>dukcija sloni na enem dokumentu.</w:t>
      </w:r>
      <w:r w:rsidRPr="00327C02">
        <w:rPr>
          <w:rFonts w:ascii="Times New Roman" w:hAnsi="Times New Roman" w:cs="Times New Roman"/>
          <w:sz w:val="24"/>
          <w:szCs w:val="24"/>
        </w:rPr>
        <w:t xml:space="preserve"> V PRI</w:t>
      </w:r>
      <w:r w:rsidR="00AA47C8" w:rsidRPr="00327C02">
        <w:rPr>
          <w:rFonts w:ascii="Times New Roman" w:hAnsi="Times New Roman" w:cs="Times New Roman"/>
          <w:sz w:val="24"/>
          <w:szCs w:val="24"/>
        </w:rPr>
        <w:t>LOGA E</w:t>
      </w:r>
      <w:r w:rsidR="00E10661">
        <w:rPr>
          <w:rFonts w:ascii="Times New Roman" w:hAnsi="Times New Roman" w:cs="Times New Roman"/>
          <w:sz w:val="24"/>
          <w:szCs w:val="24"/>
        </w:rPr>
        <w:t xml:space="preserve"> pa</w:t>
      </w:r>
      <w:r w:rsidRPr="00327C02">
        <w:rPr>
          <w:rFonts w:ascii="Times New Roman" w:hAnsi="Times New Roman" w:cs="Times New Roman"/>
          <w:sz w:val="24"/>
          <w:szCs w:val="24"/>
        </w:rPr>
        <w:t xml:space="preserve"> je prikaz</w:t>
      </w:r>
      <w:r w:rsidR="002E3C0B">
        <w:rPr>
          <w:rFonts w:ascii="Times New Roman" w:hAnsi="Times New Roman" w:cs="Times New Roman"/>
          <w:sz w:val="24"/>
          <w:szCs w:val="24"/>
        </w:rPr>
        <w:t xml:space="preserve"> več</w:t>
      </w:r>
      <w:r w:rsidRPr="00327C02">
        <w:rPr>
          <w:rFonts w:ascii="Times New Roman" w:hAnsi="Times New Roman" w:cs="Times New Roman"/>
          <w:sz w:val="24"/>
          <w:szCs w:val="24"/>
        </w:rPr>
        <w:t xml:space="preserve"> artefaktov</w:t>
      </w:r>
      <w:r w:rsidR="004A157B">
        <w:rPr>
          <w:rFonts w:ascii="Times New Roman" w:hAnsi="Times New Roman" w:cs="Times New Roman"/>
          <w:sz w:val="24"/>
          <w:szCs w:val="24"/>
        </w:rPr>
        <w:t xml:space="preserve"> dokumentacije</w:t>
      </w:r>
      <w:r w:rsidRPr="00327C02">
        <w:rPr>
          <w:rFonts w:ascii="Times New Roman" w:hAnsi="Times New Roman" w:cs="Times New Roman"/>
          <w:sz w:val="24"/>
          <w:szCs w:val="24"/>
        </w:rPr>
        <w:t>,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30"/>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31"/>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0083263C">
        <w:rPr>
          <w:rFonts w:ascii="Times New Roman" w:hAnsi="Times New Roman" w:cs="Times New Roman"/>
          <w:sz w:val="24"/>
          <w:szCs w:val="24"/>
        </w:rPr>
        <w:t>.</w:t>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w:t>
      </w:r>
      <w:r w:rsidR="00A946C1">
        <w:rPr>
          <w:rFonts w:ascii="Times New Roman" w:hAnsi="Times New Roman" w:cs="Times New Roman"/>
          <w:sz w:val="24"/>
          <w:szCs w:val="24"/>
        </w:rPr>
        <w:t>ki je</w:t>
      </w:r>
      <w:r w:rsidRPr="00327C02">
        <w:rPr>
          <w:rFonts w:ascii="Times New Roman" w:hAnsi="Times New Roman" w:cs="Times New Roman"/>
          <w:sz w:val="24"/>
          <w:szCs w:val="24"/>
        </w:rPr>
        <w:t xml:space="preserv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Pr>
          <w:rFonts w:ascii="Times New Roman" w:hAnsi="Times New Roman" w:cs="Times New Roman"/>
          <w:sz w:val="24"/>
          <w:szCs w:val="24"/>
        </w:rPr>
        <w:t>rave bolj organski in dinamičen</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w:t>
      </w:r>
      <w:r w:rsidRPr="00327C02">
        <w:rPr>
          <w:rFonts w:ascii="Times New Roman" w:hAnsi="Times New Roman" w:cs="Times New Roman"/>
          <w:sz w:val="24"/>
          <w:szCs w:val="24"/>
        </w:rPr>
        <w:lastRenderedPageBreak/>
        <w:t xml:space="preserve">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32"/>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6ADCBFF4" w14:textId="73864831" w:rsidR="0012362B" w:rsidRPr="00327C02" w:rsidRDefault="0012362B" w:rsidP="0012362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Pr="00327C02">
        <w:rPr>
          <w:rFonts w:ascii="Times New Roman" w:hAnsi="Times New Roman" w:cs="Times New Roman"/>
          <w:sz w:val="24"/>
          <w:szCs w:val="24"/>
        </w:rPr>
        <w:t>azličice modelov se pojavijo tudi v</w:t>
      </w:r>
      <w:r>
        <w:rPr>
          <w:rFonts w:ascii="Times New Roman" w:hAnsi="Times New Roman" w:cs="Times New Roman"/>
          <w:sz w:val="24"/>
          <w:szCs w:val="24"/>
        </w:rPr>
        <w:t xml:space="preserve"> neznanstveni</w:t>
      </w:r>
      <w:r w:rsidRPr="00327C02">
        <w:rPr>
          <w:rFonts w:ascii="Times New Roman" w:hAnsi="Times New Roman" w:cs="Times New Roman"/>
          <w:sz w:val="24"/>
          <w:szCs w:val="24"/>
        </w:rPr>
        <w:t xml:space="preserve"> literaturi.</w:t>
      </w:r>
      <w:r w:rsidR="00FD6732">
        <w:rPr>
          <w:rFonts w:ascii="Times New Roman" w:hAnsi="Times New Roman" w:cs="Times New Roman"/>
          <w:sz w:val="24"/>
          <w:szCs w:val="24"/>
        </w:rPr>
        <w:t xml:space="preserve"> Zaradi pomanjkanja dokumentacije jih nismo m</w:t>
      </w:r>
      <w:r w:rsidR="00140E2B">
        <w:rPr>
          <w:rFonts w:ascii="Times New Roman" w:hAnsi="Times New Roman" w:cs="Times New Roman"/>
          <w:sz w:val="24"/>
          <w:szCs w:val="24"/>
        </w:rPr>
        <w:t>ogli predstaviti v poglavju 3.6.</w:t>
      </w:r>
      <w:r w:rsidR="007848DC">
        <w:rPr>
          <w:rFonts w:ascii="Times New Roman" w:hAnsi="Times New Roman" w:cs="Times New Roman"/>
          <w:sz w:val="24"/>
          <w:szCs w:val="24"/>
        </w:rPr>
        <w:t xml:space="preserve"> Prav tako pa posedujejo pomanjljivosti.</w:t>
      </w:r>
      <w:r w:rsidRPr="00327C02">
        <w:rPr>
          <w:rFonts w:ascii="Times New Roman" w:hAnsi="Times New Roman" w:cs="Times New Roman"/>
          <w:sz w:val="24"/>
          <w:szCs w:val="24"/>
        </w:rPr>
        <w:t xml:space="preserve"> GUP</w:t>
      </w:r>
      <w:r w:rsidRPr="00327C02">
        <w:rPr>
          <w:rStyle w:val="Sprotnaopomba-sklic"/>
          <w:rFonts w:ascii="Times New Roman" w:hAnsi="Times New Roman" w:cs="Times New Roman"/>
          <w:sz w:val="24"/>
          <w:szCs w:val="24"/>
        </w:rPr>
        <w:footnoteReference w:id="33"/>
      </w:r>
      <w:r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Flood (2003) pri definiranju GUP predstavi in komentira GWP</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Kljub štev</w:t>
      </w:r>
      <w:r>
        <w:rPr>
          <w:rFonts w:ascii="Times New Roman" w:hAnsi="Times New Roman" w:cs="Times New Roman"/>
          <w:sz w:val="24"/>
          <w:szCs w:val="24"/>
        </w:rPr>
        <w:t xml:space="preserve">ilnim pomanjkljivostim </w:t>
      </w:r>
      <w:r w:rsidRPr="00327C02">
        <w:rPr>
          <w:rFonts w:ascii="Times New Roman" w:hAnsi="Times New Roman" w:cs="Times New Roman"/>
          <w:sz w:val="24"/>
          <w:szCs w:val="24"/>
        </w:rPr>
        <w:t xml:space="preserve">ta proces prvič predstavi artefakte, ki so specifični z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a igre, umetniška biblija, tehnična specifikaci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WP omenjata t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ristop, ki so ga uporabili razvijalci igre Ankh. GWP ima težavo, da predstavlja linearen proces. </w:t>
      </w:r>
      <w:r>
        <w:rPr>
          <w:rFonts w:ascii="Times New Roman" w:hAnsi="Times New Roman" w:cs="Times New Roman"/>
          <w:sz w:val="24"/>
          <w:szCs w:val="24"/>
        </w:rPr>
        <w:t>Pri tem procesu o</w:t>
      </w:r>
      <w:r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zvoj iger ni linear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tendenca po </w:t>
      </w:r>
      <w:r>
        <w:rPr>
          <w:rFonts w:ascii="Times New Roman" w:hAnsi="Times New Roman" w:cs="Times New Roman"/>
          <w:sz w:val="24"/>
          <w:szCs w:val="24"/>
        </w:rPr>
        <w:t>izogibanju uporabi kaskadnih pristopov</w:t>
      </w:r>
      <w:r w:rsidRPr="00327C02">
        <w:rPr>
          <w:rFonts w:ascii="Times New Roman" w:hAnsi="Times New Roman" w:cs="Times New Roman"/>
          <w:sz w:val="24"/>
          <w:szCs w:val="24"/>
        </w:rPr>
        <w:t xml:space="preserve">, ker je nemogoče definirati in načrtovati program vnapre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WP in prav tako GUP ne podajata priporočila uporabe ali referenčne modele za aplikacijo teh procesov,</w:t>
      </w:r>
      <w:r>
        <w:rPr>
          <w:rFonts w:ascii="Times New Roman" w:hAnsi="Times New Roman" w:cs="Times New Roman"/>
          <w:sz w:val="24"/>
          <w:szCs w:val="24"/>
        </w:rPr>
        <w:t xml:space="preserve"> na kar n</w:t>
      </w:r>
      <w:r w:rsidRPr="00327C02">
        <w:rPr>
          <w:rFonts w:ascii="Times New Roman" w:hAnsi="Times New Roman" w:cs="Times New Roman"/>
          <w:sz w:val="24"/>
          <w:szCs w:val="24"/>
        </w:rPr>
        <w:t>ajverjetneje vpliva</w:t>
      </w:r>
      <w:r>
        <w:rPr>
          <w:rFonts w:ascii="Times New Roman" w:hAnsi="Times New Roman" w:cs="Times New Roman"/>
          <w:sz w:val="24"/>
          <w:szCs w:val="24"/>
        </w:rPr>
        <w:t xml:space="preserve"> tudi</w:t>
      </w:r>
      <w:r w:rsidRPr="00327C02">
        <w:rPr>
          <w:rFonts w:ascii="Times New Roman" w:hAnsi="Times New Roman" w:cs="Times New Roman"/>
          <w:sz w:val="24"/>
          <w:szCs w:val="24"/>
        </w:rPr>
        <w:t xml:space="preserve"> tajna narava industrij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1BCDB7E" w14:textId="77777777" w:rsidR="0012362B" w:rsidRPr="00327C02" w:rsidRDefault="0012362B" w:rsidP="0012362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Poleg naštetih se v akademski literaturi pojavita tudi dve pobudi procesov AGP</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 xml:space="preserve">Slednji pa je neustrezen, ker igre </w:t>
      </w:r>
      <w:r w:rsidRPr="00327C02">
        <w:rPr>
          <w:rFonts w:ascii="Times New Roman" w:hAnsi="Times New Roman" w:cs="Times New Roman"/>
          <w:sz w:val="24"/>
          <w:szCs w:val="24"/>
        </w:rPr>
        <w:t xml:space="preserve">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035BE6DA" w14:textId="450DE6E4" w:rsidR="008D03D1" w:rsidRDefault="008D03D1"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4.3 </w:t>
      </w:r>
      <w:r w:rsidR="004938FA">
        <w:rPr>
          <w:rFonts w:ascii="Times New Roman" w:hAnsi="Times New Roman" w:cs="Times New Roman"/>
          <w:sz w:val="24"/>
          <w:szCs w:val="24"/>
        </w:rPr>
        <w:t>USMERITVE</w:t>
      </w:r>
      <w:r w:rsidR="005507A9">
        <w:rPr>
          <w:rFonts w:ascii="Times New Roman" w:hAnsi="Times New Roman" w:cs="Times New Roman"/>
          <w:sz w:val="24"/>
          <w:szCs w:val="24"/>
        </w:rPr>
        <w:t xml:space="preserve"> IN UGOTOVITVE</w:t>
      </w:r>
      <w:r w:rsidR="004938FA">
        <w:rPr>
          <w:rFonts w:ascii="Times New Roman" w:hAnsi="Times New Roman" w:cs="Times New Roman"/>
          <w:sz w:val="24"/>
          <w:szCs w:val="24"/>
        </w:rPr>
        <w:t xml:space="preserve"> </w:t>
      </w:r>
      <w:r w:rsidR="006C29AC">
        <w:rPr>
          <w:rFonts w:ascii="Times New Roman" w:hAnsi="Times New Roman" w:cs="Times New Roman"/>
          <w:sz w:val="24"/>
          <w:szCs w:val="24"/>
        </w:rPr>
        <w:t>MODELIRANJU</w:t>
      </w:r>
    </w:p>
    <w:p w14:paraId="5C925A88" w14:textId="70FA8660" w:rsidR="006A4ED1" w:rsidRDefault="008C2D87"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V času pred-produkcije se priporoča prototipiranje, saj služi </w:t>
      </w:r>
      <w:r w:rsidR="008D03D1">
        <w:rPr>
          <w:rFonts w:ascii="Times New Roman" w:hAnsi="Times New Roman" w:cs="Times New Roman"/>
          <w:sz w:val="24"/>
        </w:rPr>
        <w:t>za</w:t>
      </w:r>
      <w:r w:rsidR="00B30918">
        <w:rPr>
          <w:rFonts w:ascii="Times New Roman" w:hAnsi="Times New Roman" w:cs="Times New Roman"/>
          <w:sz w:val="24"/>
        </w:rPr>
        <w:t xml:space="preserve"> lažje</w:t>
      </w:r>
      <w:r w:rsidR="008D03D1">
        <w:rPr>
          <w:rFonts w:ascii="Times New Roman" w:hAnsi="Times New Roman" w:cs="Times New Roman"/>
          <w:sz w:val="24"/>
        </w:rPr>
        <w:t xml:space="preserve"> definiranje igre </w:t>
      </w:r>
      <w:r w:rsidR="008D03D1">
        <w:rPr>
          <w:rFonts w:ascii="Times New Roman" w:hAnsi="Times New Roman" w:cs="Times New Roman"/>
          <w:sz w:val="24"/>
        </w:rPr>
        <w:fldChar w:fldCharType="begin"/>
      </w:r>
      <w:r w:rsidR="008D03D1">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Pr>
          <w:rFonts w:ascii="Times New Roman" w:hAnsi="Times New Roman" w:cs="Times New Roman"/>
          <w:sz w:val="24"/>
        </w:rPr>
        <w:fldChar w:fldCharType="separate"/>
      </w:r>
      <w:r w:rsidR="008D03D1" w:rsidRPr="00A869FF">
        <w:rPr>
          <w:rFonts w:ascii="Times New Roman" w:hAnsi="Times New Roman" w:cs="Times New Roman"/>
          <w:sz w:val="24"/>
        </w:rPr>
        <w:t>(Kanode in Haddad 2009, 261)</w:t>
      </w:r>
      <w:r w:rsidR="008D03D1">
        <w:rPr>
          <w:rFonts w:ascii="Times New Roman" w:hAnsi="Times New Roman" w:cs="Times New Roman"/>
          <w:sz w:val="24"/>
        </w:rPr>
        <w:fldChar w:fldCharType="end"/>
      </w:r>
      <w:r w:rsidR="00BF44F3">
        <w:rPr>
          <w:rFonts w:ascii="Times New Roman" w:hAnsi="Times New Roman" w:cs="Times New Roman"/>
          <w:sz w:val="24"/>
        </w:rPr>
        <w:t xml:space="preserve">. </w:t>
      </w:r>
      <w:r w:rsidR="002C4B82">
        <w:rPr>
          <w:rFonts w:ascii="Times New Roman" w:hAnsi="Times New Roman" w:cs="Times New Roman"/>
          <w:sz w:val="24"/>
        </w:rPr>
        <w:t>Definiranje igre je mišljeno odkrivanje zabave, ki je os</w:t>
      </w:r>
      <w:r w:rsidR="00DF199F">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Pr>
          <w:rFonts w:ascii="Times New Roman" w:hAnsi="Times New Roman" w:cs="Times New Roman"/>
          <w:sz w:val="24"/>
        </w:rPr>
        <w:fldChar w:fldCharType="begin"/>
      </w:r>
      <w:r w:rsidR="00DF199F">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Pr>
          <w:rFonts w:ascii="Times New Roman" w:hAnsi="Times New Roman" w:cs="Times New Roman"/>
          <w:sz w:val="24"/>
        </w:rPr>
        <w:fldChar w:fldCharType="separate"/>
      </w:r>
      <w:r w:rsidR="00DF199F" w:rsidRPr="00DF199F">
        <w:rPr>
          <w:rFonts w:ascii="Times New Roman" w:hAnsi="Times New Roman" w:cs="Times New Roman"/>
          <w:sz w:val="24"/>
          <w:szCs w:val="24"/>
        </w:rPr>
        <w:t>(Koutonen in Leppänen 2013, 3)</w:t>
      </w:r>
      <w:r w:rsidR="00DF199F">
        <w:rPr>
          <w:rFonts w:ascii="Times New Roman" w:hAnsi="Times New Roman" w:cs="Times New Roman"/>
          <w:sz w:val="24"/>
        </w:rPr>
        <w:fldChar w:fldCharType="end"/>
      </w:r>
      <w:r w:rsidR="00CC67EF">
        <w:rPr>
          <w:rFonts w:ascii="Times New Roman" w:hAnsi="Times New Roman" w:cs="Times New Roman"/>
          <w:sz w:val="24"/>
        </w:rPr>
        <w:t xml:space="preserve">. To </w:t>
      </w:r>
      <w:r w:rsidR="00E91FF3">
        <w:rPr>
          <w:rFonts w:ascii="Times New Roman" w:hAnsi="Times New Roman" w:cs="Times New Roman"/>
          <w:sz w:val="24"/>
        </w:rPr>
        <w:t>potrjuje</w:t>
      </w:r>
      <w:r w:rsidR="00CC67EF">
        <w:rPr>
          <w:rFonts w:ascii="Times New Roman" w:hAnsi="Times New Roman" w:cs="Times New Roman"/>
          <w:sz w:val="24"/>
        </w:rPr>
        <w:t xml:space="preserve"> dejstvo, </w:t>
      </w:r>
      <w:r w:rsidR="00CC67EF" w:rsidRPr="00327C02">
        <w:rPr>
          <w:rFonts w:ascii="Times New Roman" w:hAnsi="Times New Roman" w:cs="Times New Roman"/>
          <w:sz w:val="24"/>
          <w:szCs w:val="24"/>
        </w:rPr>
        <w:t>da</w:t>
      </w:r>
      <w:r w:rsidR="00CC67EF">
        <w:rPr>
          <w:rFonts w:ascii="Times New Roman" w:hAnsi="Times New Roman" w:cs="Times New Roman"/>
          <w:sz w:val="24"/>
          <w:szCs w:val="24"/>
        </w:rPr>
        <w:t xml:space="preserve"> </w:t>
      </w:r>
      <w:r w:rsidR="00CC67EF" w:rsidRPr="00327C02">
        <w:rPr>
          <w:rFonts w:ascii="Times New Roman" w:hAnsi="Times New Roman" w:cs="Times New Roman"/>
          <w:sz w:val="24"/>
          <w:szCs w:val="24"/>
        </w:rPr>
        <w:t xml:space="preserve">razvoj iger sloni na iteracijah </w:t>
      </w:r>
      <w:r w:rsidR="00CC67EF" w:rsidRPr="00327C02">
        <w:rPr>
          <w:rFonts w:ascii="Times New Roman" w:hAnsi="Times New Roman" w:cs="Times New Roman"/>
          <w:sz w:val="24"/>
          <w:szCs w:val="24"/>
        </w:rPr>
        <w:fldChar w:fldCharType="begin"/>
      </w:r>
      <w:r w:rsidR="00CC67EF"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327C02">
        <w:rPr>
          <w:rFonts w:ascii="Times New Roman" w:hAnsi="Times New Roman" w:cs="Times New Roman"/>
          <w:sz w:val="24"/>
          <w:szCs w:val="24"/>
        </w:rPr>
        <w:fldChar w:fldCharType="separate"/>
      </w:r>
      <w:r w:rsidR="00CC67EF" w:rsidRPr="00327C02">
        <w:rPr>
          <w:rFonts w:ascii="Times New Roman" w:hAnsi="Times New Roman" w:cs="Times New Roman"/>
          <w:sz w:val="24"/>
          <w:szCs w:val="24"/>
        </w:rPr>
        <w:t>(Novak 2012, 366)</w:t>
      </w:r>
      <w:r w:rsidR="00CC67EF" w:rsidRPr="00327C02">
        <w:rPr>
          <w:rFonts w:ascii="Times New Roman" w:hAnsi="Times New Roman" w:cs="Times New Roman"/>
          <w:sz w:val="24"/>
          <w:szCs w:val="24"/>
        </w:rPr>
        <w:fldChar w:fldCharType="end"/>
      </w:r>
      <w:r w:rsidR="00CC67EF">
        <w:rPr>
          <w:rFonts w:ascii="Times New Roman" w:hAnsi="Times New Roman" w:cs="Times New Roman"/>
          <w:sz w:val="24"/>
          <w:szCs w:val="24"/>
        </w:rPr>
        <w:t xml:space="preserve">. </w:t>
      </w:r>
      <w:r w:rsidR="008D03D1">
        <w:rPr>
          <w:rFonts w:ascii="Times New Roman" w:hAnsi="Times New Roman" w:cs="Times New Roman"/>
          <w:sz w:val="24"/>
          <w:szCs w:val="24"/>
        </w:rPr>
        <w:t>Manjuka in kolegi (2016) potrjujejo, da agilne prakse dobro delujejo v fazi pred</w:t>
      </w:r>
      <w:r w:rsidR="00600F21">
        <w:rPr>
          <w:rFonts w:ascii="Times New Roman" w:hAnsi="Times New Roman" w:cs="Times New Roman"/>
          <w:sz w:val="24"/>
          <w:szCs w:val="24"/>
        </w:rPr>
        <w:t>-</w:t>
      </w:r>
      <w:r w:rsidR="008D03D1">
        <w:rPr>
          <w:rFonts w:ascii="Times New Roman" w:hAnsi="Times New Roman" w:cs="Times New Roman"/>
          <w:sz w:val="24"/>
          <w:szCs w:val="24"/>
        </w:rPr>
        <w:t xml:space="preserve">produkcije zaradi hitrih iteracij in prototipiranja </w:t>
      </w:r>
      <w:r w:rsidR="008D03D1">
        <w:rPr>
          <w:rFonts w:ascii="Times New Roman" w:hAnsi="Times New Roman" w:cs="Times New Roman"/>
          <w:sz w:val="24"/>
          <w:szCs w:val="24"/>
        </w:rPr>
        <w:fldChar w:fldCharType="begin"/>
      </w:r>
      <w:r w:rsidR="008D03D1">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Pr>
          <w:rFonts w:ascii="Times New Roman" w:hAnsi="Times New Roman" w:cs="Times New Roman"/>
          <w:sz w:val="24"/>
          <w:szCs w:val="24"/>
        </w:rPr>
        <w:fldChar w:fldCharType="separate"/>
      </w:r>
      <w:r w:rsidR="008D03D1" w:rsidRPr="00224F8C">
        <w:rPr>
          <w:rFonts w:ascii="Times New Roman" w:hAnsi="Times New Roman" w:cs="Times New Roman"/>
          <w:sz w:val="24"/>
        </w:rPr>
        <w:t>(Manjuka, Chakradhar Raju, in Sai Chand 2016</w:t>
      </w:r>
      <w:r w:rsidR="008D03D1">
        <w:rPr>
          <w:rFonts w:ascii="Times New Roman" w:hAnsi="Times New Roman" w:cs="Times New Roman"/>
          <w:sz w:val="24"/>
        </w:rPr>
        <w:t>, 558</w:t>
      </w:r>
      <w:r w:rsidR="008D03D1" w:rsidRPr="00224F8C">
        <w:rPr>
          <w:rFonts w:ascii="Times New Roman" w:hAnsi="Times New Roman" w:cs="Times New Roman"/>
          <w:sz w:val="24"/>
        </w:rPr>
        <w:t>)</w:t>
      </w:r>
      <w:r w:rsidR="008D03D1">
        <w:rPr>
          <w:rFonts w:ascii="Times New Roman" w:hAnsi="Times New Roman" w:cs="Times New Roman"/>
          <w:sz w:val="24"/>
          <w:szCs w:val="24"/>
        </w:rPr>
        <w:fldChar w:fldCharType="end"/>
      </w:r>
      <w:r w:rsidR="008D03D1">
        <w:rPr>
          <w:rFonts w:ascii="Times New Roman" w:hAnsi="Times New Roman" w:cs="Times New Roman"/>
          <w:sz w:val="24"/>
          <w:szCs w:val="24"/>
        </w:rPr>
        <w:t>.</w:t>
      </w:r>
      <w:r w:rsidR="00600F21">
        <w:rPr>
          <w:rFonts w:ascii="Times New Roman" w:hAnsi="Times New Roman" w:cs="Times New Roman"/>
          <w:sz w:val="24"/>
          <w:szCs w:val="24"/>
        </w:rPr>
        <w:t xml:space="preserve"> Kanode in Haddad (2009) se s tem strinjata in predlagata uporabo enostavnih agilnih metod v fazi pred-produkcije, ki omogočajo eksploracijo igralnosti in uporabniških interakcij.</w:t>
      </w:r>
      <w:r w:rsidR="00782A6B">
        <w:rPr>
          <w:rFonts w:ascii="Times New Roman" w:hAnsi="Times New Roman" w:cs="Times New Roman"/>
          <w:sz w:val="24"/>
          <w:szCs w:val="24"/>
        </w:rPr>
        <w:t xml:space="preserve"> </w:t>
      </w:r>
    </w:p>
    <w:p w14:paraId="7ACAFE0D" w14:textId="75A7E7FF" w:rsidR="008D03D1" w:rsidRPr="00782A6B" w:rsidRDefault="008D03D1" w:rsidP="008D03D1">
      <w:pPr>
        <w:spacing w:line="360" w:lineRule="auto"/>
        <w:contextualSpacing/>
        <w:jc w:val="both"/>
        <w:rPr>
          <w:rFonts w:ascii="Times New Roman" w:hAnsi="Times New Roman" w:cs="Times New Roman"/>
          <w:sz w:val="24"/>
        </w:rPr>
      </w:pPr>
      <w:r>
        <w:rPr>
          <w:rFonts w:ascii="Times New Roman" w:hAnsi="Times New Roman" w:cs="Times New Roman"/>
          <w:sz w:val="24"/>
          <w:szCs w:val="24"/>
        </w:rPr>
        <w:t xml:space="preserve">Za izboljšanje procesa se priporoča združevanje razvojnih proces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Pr>
          <w:rFonts w:ascii="Times New Roman" w:hAnsi="Times New Roman" w:cs="Times New Roman"/>
          <w:sz w:val="24"/>
          <w:szCs w:val="24"/>
        </w:rPr>
        <w:fldChar w:fldCharType="separate"/>
      </w:r>
      <w:r w:rsidRPr="00224F8C">
        <w:rPr>
          <w:rFonts w:ascii="Times New Roman" w:hAnsi="Times New Roman" w:cs="Times New Roman"/>
          <w:sz w:val="24"/>
        </w:rPr>
        <w:t>(Manjuka, Chakradhar Raju, in Sai Chand 2016</w:t>
      </w:r>
      <w:r>
        <w:rPr>
          <w:rFonts w:ascii="Times New Roman" w:hAnsi="Times New Roman" w:cs="Times New Roman"/>
          <w:sz w:val="24"/>
        </w:rPr>
        <w:t>, 558</w:t>
      </w:r>
      <w:r w:rsidRPr="00224F8C">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2D87">
        <w:rPr>
          <w:rFonts w:ascii="Times New Roman" w:hAnsi="Times New Roman" w:cs="Times New Roman"/>
          <w:sz w:val="24"/>
          <w:szCs w:val="24"/>
        </w:rPr>
        <w:t xml:space="preserve">Podobno meni tud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Pr>
          <w:rFonts w:ascii="Times New Roman" w:hAnsi="Times New Roman" w:cs="Times New Roman"/>
          <w:sz w:val="24"/>
        </w:rPr>
        <w:t>Keith (2010</w:t>
      </w:r>
      <w:r w:rsidR="008C2D87" w:rsidRPr="002D1608">
        <w:rPr>
          <w:rFonts w:ascii="Times New Roman" w:hAnsi="Times New Roman" w:cs="Times New Roman"/>
          <w:sz w:val="24"/>
        </w:rPr>
        <w:t>)</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 xml:space="preserve">, ki navaja, da je Scrum primeren za pred-produkcijo medtem, ko priporoča Lean in Kanban pristope v produkcijski faz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sidRPr="002B6EEA">
        <w:rPr>
          <w:rFonts w:ascii="Times New Roman" w:hAnsi="Times New Roman" w:cs="Times New Roman"/>
          <w:sz w:val="24"/>
        </w:rPr>
        <w:t>(Keith 2010, 298)</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w:t>
      </w:r>
      <w:r w:rsidR="00E7726B">
        <w:rPr>
          <w:rFonts w:ascii="Times New Roman" w:hAnsi="Times New Roman" w:cs="Times New Roman"/>
          <w:sz w:val="24"/>
          <w:szCs w:val="24"/>
        </w:rPr>
        <w:t xml:space="preserve"> V produkciji je </w:t>
      </w:r>
      <w:r>
        <w:rPr>
          <w:rFonts w:ascii="Times New Roman" w:hAnsi="Times New Roman" w:cs="Times New Roman"/>
          <w:sz w:val="24"/>
          <w:szCs w:val="24"/>
        </w:rPr>
        <w:t>mogoče uporabiti</w:t>
      </w:r>
      <w:r w:rsidR="00E7726B">
        <w:rPr>
          <w:rFonts w:ascii="Times New Roman" w:hAnsi="Times New Roman" w:cs="Times New Roman"/>
          <w:sz w:val="24"/>
          <w:szCs w:val="24"/>
        </w:rPr>
        <w:t xml:space="preserve"> tudi</w:t>
      </w:r>
      <w:r>
        <w:rPr>
          <w:rFonts w:ascii="Times New Roman" w:hAnsi="Times New Roman" w:cs="Times New Roman"/>
          <w:sz w:val="24"/>
          <w:szCs w:val="24"/>
        </w:rPr>
        <w:t xml:space="preserve"> bolj formalni proces, ker je bila večina eksperimentiranja</w:t>
      </w:r>
      <w:r w:rsidR="00BD30C8">
        <w:rPr>
          <w:rFonts w:ascii="Times New Roman" w:hAnsi="Times New Roman" w:cs="Times New Roman"/>
          <w:sz w:val="24"/>
          <w:szCs w:val="24"/>
        </w:rPr>
        <w:t xml:space="preserve"> v pred-produkcijski fazi</w:t>
      </w:r>
      <w:r>
        <w:rPr>
          <w:rFonts w:ascii="Times New Roman" w:hAnsi="Times New Roman" w:cs="Times New Roman"/>
          <w:sz w:val="24"/>
          <w:szCs w:val="24"/>
        </w:rPr>
        <w:t xml:space="preserve"> že zaključeneg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Pr>
          <w:rFonts w:ascii="Times New Roman" w:hAnsi="Times New Roman" w:cs="Times New Roman"/>
          <w:sz w:val="24"/>
          <w:szCs w:val="24"/>
        </w:rPr>
        <w:fldChar w:fldCharType="separate"/>
      </w:r>
      <w:r w:rsidRPr="00492B5A">
        <w:rPr>
          <w:rFonts w:ascii="Times New Roman" w:hAnsi="Times New Roman" w:cs="Times New Roman"/>
          <w:sz w:val="24"/>
        </w:rPr>
        <w:t>(Kanode in Haddad 2009, 264)</w:t>
      </w:r>
      <w:r>
        <w:rPr>
          <w:rFonts w:ascii="Times New Roman" w:hAnsi="Times New Roman" w:cs="Times New Roman"/>
          <w:sz w:val="24"/>
          <w:szCs w:val="24"/>
        </w:rPr>
        <w:fldChar w:fldCharType="end"/>
      </w:r>
      <w:r>
        <w:rPr>
          <w:rFonts w:ascii="Times New Roman" w:hAnsi="Times New Roman" w:cs="Times New Roman"/>
          <w:sz w:val="24"/>
          <w:szCs w:val="24"/>
        </w:rPr>
        <w:t>.</w:t>
      </w:r>
    </w:p>
    <w:p w14:paraId="068C7DFF" w14:textId="77777777" w:rsidR="000B78FB" w:rsidRDefault="008D03D1" w:rsidP="008D03D1">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w:t>
      </w:r>
      <w:r>
        <w:rPr>
          <w:rFonts w:ascii="Times New Roman" w:hAnsi="Times New Roman" w:cs="Times New Roman"/>
          <w:sz w:val="24"/>
          <w:szCs w:val="24"/>
        </w:rPr>
        <w:t xml:space="preserve"> razvoja iger je tudi v </w:t>
      </w:r>
      <w:r w:rsidRPr="00327C02">
        <w:rPr>
          <w:rFonts w:ascii="Times New Roman" w:hAnsi="Times New Roman" w:cs="Times New Roman"/>
          <w:sz w:val="24"/>
          <w:szCs w:val="24"/>
        </w:rPr>
        <w:t xml:space="preserve">življenjskem ciklu razvoja. </w:t>
      </w:r>
      <w:r>
        <w:rPr>
          <w:rFonts w:ascii="Times New Roman" w:hAnsi="Times New Roman" w:cs="Times New Roman"/>
          <w:sz w:val="24"/>
          <w:szCs w:val="24"/>
        </w:rPr>
        <w:t>Ž</w:t>
      </w:r>
      <w:r w:rsidRPr="00327C02">
        <w:rPr>
          <w:rFonts w:ascii="Times New Roman" w:hAnsi="Times New Roman" w:cs="Times New Roman"/>
          <w:sz w:val="24"/>
          <w:szCs w:val="24"/>
        </w:rPr>
        <w:t>ivljenjski cikel se nikoli ne konča.</w:t>
      </w:r>
      <w:r w:rsidR="00AB0116">
        <w:rPr>
          <w:rFonts w:ascii="Times New Roman" w:hAnsi="Times New Roman" w:cs="Times New Roman"/>
          <w:sz w:val="24"/>
          <w:szCs w:val="24"/>
        </w:rPr>
        <w:t xml:space="preserve"> Virtualni svet se</w:t>
      </w:r>
      <w:r w:rsidR="00782A6B">
        <w:rPr>
          <w:rFonts w:ascii="Times New Roman" w:hAnsi="Times New Roman" w:cs="Times New Roman"/>
          <w:sz w:val="24"/>
          <w:szCs w:val="24"/>
        </w:rPr>
        <w:t xml:space="preserve"> po koncu produkcije </w:t>
      </w:r>
      <w:r w:rsidR="00AB0116">
        <w:rPr>
          <w:rFonts w:ascii="Times New Roman" w:hAnsi="Times New Roman" w:cs="Times New Roman"/>
          <w:sz w:val="24"/>
          <w:szCs w:val="24"/>
        </w:rPr>
        <w:t xml:space="preserve">posodabl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AB0116">
        <w:rPr>
          <w:rFonts w:ascii="Times New Roman" w:hAnsi="Times New Roman" w:cs="Times New Roman"/>
          <w:sz w:val="24"/>
          <w:szCs w:val="24"/>
        </w:rPr>
        <w:t xml:space="preserve"> </w:t>
      </w:r>
      <w:r>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w:t>
      </w:r>
      <w:r w:rsidRPr="00327C02">
        <w:rPr>
          <w:rFonts w:ascii="Times New Roman" w:hAnsi="Times New Roman" w:cs="Times New Roman"/>
          <w:sz w:val="24"/>
          <w:szCs w:val="24"/>
        </w:rPr>
        <w:lastRenderedPageBreak/>
        <w:t xml:space="preserve">zameno za brezplačno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igre s čimer se vključi</w:t>
      </w:r>
      <w:r>
        <w:rPr>
          <w:rFonts w:ascii="Times New Roman" w:hAnsi="Times New Roman" w:cs="Times New Roman"/>
          <w:sz w:val="24"/>
          <w:szCs w:val="24"/>
        </w:rPr>
        <w:t xml:space="preserve">jo v primitiven razvojni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643CFA5" w14:textId="5A402A17" w:rsidR="000B78FB"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Glavna razlika med razvojem progra</w:t>
      </w:r>
      <w:r w:rsidR="007E421F">
        <w:rPr>
          <w:rFonts w:ascii="Times New Roman" w:hAnsi="Times New Roman" w:cs="Times New Roman"/>
          <w:sz w:val="24"/>
          <w:szCs w:val="24"/>
        </w:rPr>
        <w:t xml:space="preserve">mske opreme in razvojem igre </w:t>
      </w:r>
      <w:r>
        <w:rPr>
          <w:rFonts w:ascii="Times New Roman" w:hAnsi="Times New Roman" w:cs="Times New Roman"/>
          <w:sz w:val="24"/>
          <w:szCs w:val="24"/>
        </w:rPr>
        <w:t>je v razširjeni uporabi in integraciji multimedijskih sredstev</w:t>
      </w:r>
      <w:r>
        <w:rPr>
          <w:rStyle w:val="Sprotnaopomba-sklic"/>
          <w:rFonts w:ascii="Times New Roman" w:hAnsi="Times New Roman" w:cs="Times New Roman"/>
          <w:sz w:val="24"/>
          <w:szCs w:val="24"/>
        </w:rPr>
        <w:footnoteReference w:id="38"/>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070BA3">
        <w:rPr>
          <w:rFonts w:ascii="Times New Roman" w:hAnsi="Times New Roman" w:cs="Times New Roman"/>
          <w:sz w:val="24"/>
          <w:szCs w:val="24"/>
        </w:rPr>
        <w:t xml:space="preserve"> </w:t>
      </w:r>
      <w:r w:rsidR="00070BA3">
        <w:rPr>
          <w:rFonts w:ascii="Times New Roman" w:hAnsi="Times New Roman" w:cs="Times New Roman"/>
          <w:sz w:val="24"/>
        </w:rPr>
        <w:t xml:space="preserve">Kanode in Haddad </w:t>
      </w:r>
      <w:r w:rsidR="00070BA3">
        <w:rPr>
          <w:rFonts w:ascii="Times New Roman" w:hAnsi="Times New Roman" w:cs="Times New Roman"/>
          <w:sz w:val="24"/>
        </w:rPr>
        <w:fldChar w:fldCharType="begin"/>
      </w:r>
      <w:r w:rsidR="00070BA3">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Pr>
          <w:rFonts w:ascii="Times New Roman" w:hAnsi="Times New Roman" w:cs="Times New Roman"/>
          <w:sz w:val="24"/>
        </w:rPr>
        <w:fldChar w:fldCharType="separate"/>
      </w:r>
      <w:r w:rsidR="00070BA3" w:rsidRPr="00581191">
        <w:rPr>
          <w:rFonts w:ascii="Times New Roman" w:hAnsi="Times New Roman" w:cs="Times New Roman"/>
          <w:sz w:val="24"/>
        </w:rPr>
        <w:t>(</w:t>
      </w:r>
      <w:r w:rsidR="00070BA3">
        <w:rPr>
          <w:rFonts w:ascii="Times New Roman" w:hAnsi="Times New Roman" w:cs="Times New Roman"/>
          <w:sz w:val="24"/>
        </w:rPr>
        <w:t>2009</w:t>
      </w:r>
      <w:r w:rsidR="00070BA3" w:rsidRPr="00581191">
        <w:rPr>
          <w:rFonts w:ascii="Times New Roman" w:hAnsi="Times New Roman" w:cs="Times New Roman"/>
          <w:sz w:val="24"/>
        </w:rPr>
        <w:t>)</w:t>
      </w:r>
      <w:r w:rsidR="00070BA3">
        <w:rPr>
          <w:rFonts w:ascii="Times New Roman" w:hAnsi="Times New Roman" w:cs="Times New Roman"/>
          <w:sz w:val="24"/>
        </w:rPr>
        <w:fldChar w:fldCharType="end"/>
      </w:r>
      <w:r w:rsidR="00070BA3">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Pr>
          <w:rFonts w:ascii="Times New Roman" w:hAnsi="Times New Roman" w:cs="Times New Roman"/>
          <w:sz w:val="24"/>
        </w:rPr>
        <w:fldChar w:fldCharType="begin"/>
      </w:r>
      <w:r w:rsidR="003C7CB7">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Pr>
          <w:rFonts w:ascii="Times New Roman" w:hAnsi="Times New Roman" w:cs="Times New Roman"/>
          <w:sz w:val="24"/>
        </w:rPr>
        <w:fldChar w:fldCharType="separate"/>
      </w:r>
      <w:r w:rsidR="00070BA3" w:rsidRPr="00A869FF">
        <w:rPr>
          <w:rFonts w:ascii="Times New Roman" w:hAnsi="Times New Roman" w:cs="Times New Roman"/>
          <w:sz w:val="24"/>
        </w:rPr>
        <w:t>(Kanode in Haddad 2009, 261)</w:t>
      </w:r>
      <w:r w:rsidR="00070BA3">
        <w:rPr>
          <w:rFonts w:ascii="Times New Roman" w:hAnsi="Times New Roman" w:cs="Times New Roman"/>
          <w:sz w:val="24"/>
        </w:rPr>
        <w:fldChar w:fldCharType="end"/>
      </w:r>
      <w:r w:rsidR="00070BA3">
        <w:rPr>
          <w:rFonts w:ascii="Times New Roman" w:hAnsi="Times New Roman" w:cs="Times New Roman"/>
          <w:sz w:val="24"/>
        </w:rPr>
        <w:t xml:space="preserve">. </w:t>
      </w:r>
      <w:r>
        <w:rPr>
          <w:rFonts w:ascii="Times New Roman" w:hAnsi="Times New Roman" w:cs="Times New Roman"/>
          <w:sz w:val="24"/>
          <w:szCs w:val="24"/>
        </w:rPr>
        <w:t>Z razliko od drugih domen razvoja aplikacij</w:t>
      </w:r>
      <w:r w:rsidR="00070BA3">
        <w:rPr>
          <w:rFonts w:ascii="Times New Roman" w:hAnsi="Times New Roman" w:cs="Times New Roman"/>
          <w:sz w:val="24"/>
          <w:szCs w:val="24"/>
        </w:rPr>
        <w:t>,</w:t>
      </w:r>
      <w:r>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745995">
        <w:rPr>
          <w:rFonts w:ascii="Times New Roman" w:hAnsi="Times New Roman" w:cs="Times New Roman"/>
          <w:sz w:val="24"/>
          <w:szCs w:val="24"/>
        </w:rPr>
        <w:t xml:space="preserve"> </w:t>
      </w:r>
    </w:p>
    <w:p w14:paraId="58812DFC" w14:textId="338DF542" w:rsidR="008D03D1"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 pregledu literature lahko ugotovimo, da ne obstaja procesni model, ki bi upošteval multidisi</w:t>
      </w:r>
      <w:r w:rsidR="004D6410">
        <w:rPr>
          <w:rFonts w:ascii="Times New Roman" w:hAnsi="Times New Roman" w:cs="Times New Roman"/>
          <w:sz w:val="24"/>
          <w:szCs w:val="24"/>
        </w:rPr>
        <w:t>cplinarno sestavo razvojnih ekip in ni modela, ki bi definiral sinhronizacijo programskega inženiringa in izdelavo kreativnih sredstev</w:t>
      </w:r>
      <w:r w:rsidR="00DE0F7B">
        <w:rPr>
          <w:rFonts w:ascii="Times New Roman" w:hAnsi="Times New Roman" w:cs="Times New Roman"/>
          <w:sz w:val="24"/>
          <w:szCs w:val="24"/>
        </w:rPr>
        <w:t>. Prav tako ne obstaja definicija visokomo</w:t>
      </w:r>
      <w:r w:rsidR="007D6F3C">
        <w:rPr>
          <w:rFonts w:ascii="Times New Roman" w:hAnsi="Times New Roman" w:cs="Times New Roman"/>
          <w:sz w:val="24"/>
          <w:szCs w:val="24"/>
        </w:rPr>
        <w:t>dificiranega procesnega modela, ki bi temeljil na najboljših praksah</w:t>
      </w:r>
      <w:r w:rsidR="005E4C96">
        <w:rPr>
          <w:rFonts w:ascii="Times New Roman" w:hAnsi="Times New Roman" w:cs="Times New Roman"/>
          <w:sz w:val="24"/>
          <w:szCs w:val="24"/>
        </w:rPr>
        <w:t xml:space="preserve"> in literaturi</w:t>
      </w:r>
      <w:r w:rsidR="00386CB5">
        <w:rPr>
          <w:rFonts w:ascii="Times New Roman" w:hAnsi="Times New Roman" w:cs="Times New Roman"/>
          <w:sz w:val="24"/>
          <w:szCs w:val="24"/>
        </w:rPr>
        <w:t>.</w:t>
      </w:r>
      <w:r w:rsidR="00B87730">
        <w:rPr>
          <w:rFonts w:ascii="Times New Roman" w:hAnsi="Times New Roman" w:cs="Times New Roman"/>
          <w:sz w:val="24"/>
          <w:szCs w:val="24"/>
        </w:rPr>
        <w:t xml:space="preserve"> Zato bomo v </w:t>
      </w:r>
      <w:r w:rsidR="005A061E">
        <w:rPr>
          <w:rFonts w:ascii="Times New Roman" w:hAnsi="Times New Roman" w:cs="Times New Roman"/>
          <w:sz w:val="24"/>
          <w:szCs w:val="24"/>
        </w:rPr>
        <w:t xml:space="preserve">nadaljevanju </w:t>
      </w:r>
      <w:r w:rsidR="0021653A">
        <w:rPr>
          <w:rFonts w:ascii="Times New Roman" w:hAnsi="Times New Roman" w:cs="Times New Roman"/>
          <w:sz w:val="24"/>
          <w:szCs w:val="24"/>
        </w:rPr>
        <w:t>izbrali metodo</w:t>
      </w:r>
      <w:r w:rsidR="002F6020">
        <w:rPr>
          <w:rFonts w:ascii="Times New Roman" w:hAnsi="Times New Roman" w:cs="Times New Roman"/>
          <w:sz w:val="24"/>
          <w:szCs w:val="24"/>
        </w:rPr>
        <w:t xml:space="preserve"> in </w:t>
      </w:r>
      <w:r w:rsidR="0021653A">
        <w:rPr>
          <w:rFonts w:ascii="Times New Roman" w:hAnsi="Times New Roman" w:cs="Times New Roman"/>
          <w:sz w:val="24"/>
          <w:szCs w:val="24"/>
        </w:rPr>
        <w:t>prikazali sistematičen primer izgradnje procesnega</w:t>
      </w:r>
      <w:r w:rsidR="00573B09">
        <w:rPr>
          <w:rFonts w:ascii="Times New Roman" w:hAnsi="Times New Roman" w:cs="Times New Roman"/>
          <w:sz w:val="24"/>
          <w:szCs w:val="24"/>
        </w:rPr>
        <w:t xml:space="preserve"> model</w:t>
      </w:r>
      <w:r w:rsidR="0021653A">
        <w:rPr>
          <w:rFonts w:ascii="Times New Roman" w:hAnsi="Times New Roman" w:cs="Times New Roman"/>
          <w:sz w:val="24"/>
          <w:szCs w:val="24"/>
        </w:rPr>
        <w:t>a</w:t>
      </w:r>
      <w:r w:rsidR="002F6020">
        <w:rPr>
          <w:rFonts w:ascii="Times New Roman" w:hAnsi="Times New Roman" w:cs="Times New Roman"/>
          <w:sz w:val="24"/>
          <w:szCs w:val="24"/>
        </w:rPr>
        <w:t>, ki bi najbolje ustrezal domeni razvoja video iger.</w:t>
      </w:r>
    </w:p>
    <w:p w14:paraId="54C6579F" w14:textId="77777777" w:rsidR="008D03D1" w:rsidRDefault="008D03D1" w:rsidP="001D14E5">
      <w:pPr>
        <w:spacing w:line="360" w:lineRule="auto"/>
        <w:contextualSpacing/>
        <w:jc w:val="both"/>
        <w:rPr>
          <w:rFonts w:ascii="Times New Roman" w:hAnsi="Times New Roman" w:cs="Times New Roman"/>
          <w:sz w:val="24"/>
          <w:szCs w:val="24"/>
        </w:rPr>
      </w:pPr>
    </w:p>
    <w:p w14:paraId="66060737" w14:textId="77777777" w:rsidR="008D03D1" w:rsidRDefault="008D03D1" w:rsidP="001D14E5">
      <w:pPr>
        <w:spacing w:line="360" w:lineRule="auto"/>
        <w:contextualSpacing/>
        <w:jc w:val="both"/>
        <w:rPr>
          <w:rFonts w:ascii="Times New Roman" w:hAnsi="Times New Roman" w:cs="Times New Roman"/>
          <w:sz w:val="24"/>
          <w:szCs w:val="24"/>
        </w:rPr>
      </w:pPr>
    </w:p>
    <w:p w14:paraId="4CEA1CFE" w14:textId="77777777" w:rsidR="008D03D1" w:rsidRPr="00955FDD" w:rsidRDefault="008D03D1" w:rsidP="001D14E5">
      <w:pPr>
        <w:spacing w:line="360" w:lineRule="auto"/>
        <w:contextualSpacing/>
        <w:jc w:val="both"/>
        <w:rPr>
          <w:rFonts w:ascii="Times New Roman" w:hAnsi="Times New Roman" w:cs="Times New Roman"/>
          <w:sz w:val="24"/>
          <w:szCs w:val="24"/>
        </w:rPr>
      </w:pPr>
    </w:p>
    <w:p w14:paraId="5C90EFDC" w14:textId="77777777" w:rsidR="009922A9" w:rsidRDefault="009922A9">
      <w:pPr>
        <w:rPr>
          <w:rFonts w:ascii="Times New Roman" w:hAnsi="Times New Roman" w:cs="Times New Roman"/>
          <w:sz w:val="24"/>
        </w:rPr>
      </w:pPr>
      <w:r>
        <w:rPr>
          <w:rFonts w:ascii="Times New Roman" w:hAnsi="Times New Roman" w:cs="Times New Roman"/>
          <w:sz w:val="24"/>
        </w:rPr>
        <w:br w:type="page"/>
      </w:r>
    </w:p>
    <w:p w14:paraId="7D706A97" w14:textId="43C9740C"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6A611D">
        <w:rPr>
          <w:rFonts w:ascii="Times New Roman" w:hAnsi="Times New Roman" w:cs="Times New Roman"/>
          <w:sz w:val="24"/>
        </w:rPr>
        <w:t xml:space="preserve"> IZBIRA METOD</w:t>
      </w:r>
    </w:p>
    <w:p w14:paraId="74DD45EE" w14:textId="77777777" w:rsidR="004F5262" w:rsidRDefault="004F5262" w:rsidP="005A6A3B">
      <w:pPr>
        <w:spacing w:line="360" w:lineRule="auto"/>
        <w:contextualSpacing/>
        <w:jc w:val="both"/>
        <w:rPr>
          <w:rFonts w:ascii="Times New Roman" w:hAnsi="Times New Roman" w:cs="Times New Roman"/>
          <w:sz w:val="24"/>
        </w:rPr>
      </w:pPr>
    </w:p>
    <w:p w14:paraId="5CB61C76" w14:textId="1A41682B" w:rsidR="00360F96" w:rsidRPr="009714B2" w:rsidRDefault="009F0DD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t>Praksa nakazuje</w:t>
      </w:r>
      <w:r w:rsidR="00F10A66">
        <w:rPr>
          <w:rFonts w:ascii="Times New Roman" w:hAnsi="Times New Roman" w:cs="Times New Roman"/>
          <w:sz w:val="24"/>
        </w:rPr>
        <w:t xml:space="preserve"> </w:t>
      </w:r>
      <w:r w:rsidR="00360F96" w:rsidRPr="00327C02">
        <w:rPr>
          <w:rFonts w:ascii="Times New Roman" w:hAnsi="Times New Roman" w:cs="Times New Roman"/>
          <w:sz w:val="24"/>
          <w:szCs w:val="24"/>
        </w:rPr>
        <w:t>uporabo ag</w:t>
      </w:r>
      <w:r w:rsidR="00353D09">
        <w:rPr>
          <w:rFonts w:ascii="Times New Roman" w:hAnsi="Times New Roman" w:cs="Times New Roman"/>
          <w:sz w:val="24"/>
          <w:szCs w:val="24"/>
        </w:rPr>
        <w:t>ilnih pristopov in njim podobnim</w:t>
      </w:r>
      <w:r w:rsidR="00360F96" w:rsidRPr="00327C02">
        <w:rPr>
          <w:rFonts w:ascii="Times New Roman" w:hAnsi="Times New Roman" w:cs="Times New Roman"/>
          <w:sz w:val="24"/>
          <w:szCs w:val="24"/>
        </w:rPr>
        <w:t xml:space="preserve"> hib</w:t>
      </w:r>
      <w:r w:rsidR="00353D09">
        <w:rPr>
          <w:rFonts w:ascii="Times New Roman" w:hAnsi="Times New Roman" w:cs="Times New Roman"/>
          <w:sz w:val="24"/>
          <w:szCs w:val="24"/>
        </w:rPr>
        <w:t>ridom</w:t>
      </w:r>
      <w:r w:rsidR="00480A3E">
        <w:rPr>
          <w:rFonts w:ascii="Times New Roman" w:hAnsi="Times New Roman" w:cs="Times New Roman"/>
          <w:sz w:val="24"/>
          <w:szCs w:val="24"/>
        </w:rPr>
        <w:t>, ki slonijo na iteracijah</w:t>
      </w:r>
      <w:r w:rsidR="00CA7777">
        <w:rPr>
          <w:rFonts w:ascii="Times New Roman" w:hAnsi="Times New Roman" w:cs="Times New Roman"/>
          <w:sz w:val="24"/>
          <w:szCs w:val="24"/>
        </w:rPr>
        <w:t xml:space="preserve">. </w:t>
      </w:r>
      <w:r w:rsidR="00360F96" w:rsidRPr="00327C02">
        <w:rPr>
          <w:rFonts w:ascii="Times New Roman" w:hAnsi="Times New Roman" w:cs="Times New Roman"/>
          <w:sz w:val="24"/>
          <w:szCs w:val="24"/>
        </w:rPr>
        <w:t>Iterativen in inkrementalen razvoj</w:t>
      </w:r>
      <w:r w:rsidR="00CA7777">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w:t>
      </w:r>
      <w:r w:rsidR="007714BF">
        <w:rPr>
          <w:rFonts w:ascii="Times New Roman" w:hAnsi="Times New Roman" w:cs="Times New Roman"/>
          <w:sz w:val="24"/>
          <w:szCs w:val="24"/>
        </w:rPr>
        <w:t xml:space="preserve">.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Zato bomo uporabili dodaten pristop k modeliranju</w:t>
      </w:r>
      <w:r w:rsidR="005226F0">
        <w:rPr>
          <w:rFonts w:ascii="Times New Roman" w:hAnsi="Times New Roman" w:cs="Times New Roman"/>
          <w:sz w:val="24"/>
        </w:rPr>
        <w:t xml:space="preserve"> procesa</w:t>
      </w:r>
      <w:r w:rsidR="00360F96" w:rsidRPr="00327C02">
        <w:rPr>
          <w:rFonts w:ascii="Times New Roman" w:hAnsi="Times New Roman" w:cs="Times New Roman"/>
          <w:sz w:val="24"/>
        </w:rPr>
        <w:t xml:space="preserve">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w:t>
      </w:r>
      <w:r w:rsidR="00407657">
        <w:rPr>
          <w:rFonts w:ascii="Times New Roman" w:hAnsi="Times New Roman" w:cs="Times New Roman"/>
          <w:sz w:val="24"/>
        </w:rPr>
        <w:t xml:space="preserve"> tehnik meta-modeliranja metode MetaME</w:t>
      </w:r>
      <w:r w:rsidR="00B449C2">
        <w:rPr>
          <w:rFonts w:ascii="Times New Roman" w:hAnsi="Times New Roman" w:cs="Times New Roman"/>
          <w:sz w:val="24"/>
        </w:rPr>
        <w:t xml:space="preserve"> za</w:t>
      </w:r>
      <w:r w:rsidR="00360F96" w:rsidRPr="00327C02">
        <w:rPr>
          <w:rFonts w:ascii="Times New Roman" w:hAnsi="Times New Roman" w:cs="Times New Roman"/>
          <w:sz w:val="24"/>
        </w:rPr>
        <w:t xml:space="preserve">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C73855">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4D363F39" w:rsidR="00360F96" w:rsidRPr="00327C02" w:rsidRDefault="00EB331D" w:rsidP="005A6A3B">
      <w:pPr>
        <w:spacing w:line="360" w:lineRule="auto"/>
        <w:jc w:val="both"/>
        <w:rPr>
          <w:rFonts w:ascii="Times New Roman" w:hAnsi="Times New Roman" w:cs="Times New Roman"/>
          <w:sz w:val="24"/>
        </w:rPr>
      </w:pPr>
      <w:r>
        <w:rPr>
          <w:rFonts w:ascii="Times New Roman" w:hAnsi="Times New Roman" w:cs="Times New Roman"/>
          <w:sz w:val="24"/>
        </w:rPr>
        <w:t xml:space="preserve">Bistvo AM </w:t>
      </w:r>
      <w:r w:rsidR="00360F96" w:rsidRPr="00327C02">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60A40CDF"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A104E5">
        <w:rPr>
          <w:rFonts w:ascii="Times New Roman" w:hAnsi="Times New Roman" w:cs="Times New Roman"/>
          <w:sz w:val="24"/>
        </w:rPr>
        <w:t xml:space="preserve">imeri uporabe in drugi. </w:t>
      </w:r>
      <w:r w:rsidRPr="00327C02">
        <w:rPr>
          <w:rFonts w:ascii="Times New Roman" w:hAnsi="Times New Roman" w:cs="Times New Roman"/>
          <w:sz w:val="24"/>
        </w:rPr>
        <w:t>Pri modeliranju je pomembno razumevanje kdaj je smotrno uporabiti določen artefakt in kdaj ne</w:t>
      </w:r>
      <w:r w:rsidR="00A104E5">
        <w:rPr>
          <w:rFonts w:ascii="Times New Roman" w:hAnsi="Times New Roman" w:cs="Times New Roman"/>
          <w:sz w:val="24"/>
        </w:rPr>
        <w:t xml:space="preserve">. </w:t>
      </w:r>
      <w:r w:rsidR="00A104E5" w:rsidRPr="00327C02">
        <w:rPr>
          <w:rFonts w:ascii="Times New Roman" w:hAnsi="Times New Roman" w:cs="Times New Roman"/>
          <w:sz w:val="24"/>
        </w:rPr>
        <w:t>V nekaterih primerih je bolj efektivno uporabiti diagram ko</w:t>
      </w:r>
      <w:r w:rsidR="00A104E5">
        <w:rPr>
          <w:rFonts w:ascii="Times New Roman" w:hAnsi="Times New Roman" w:cs="Times New Roman"/>
          <w:sz w:val="24"/>
        </w:rPr>
        <w:t xml:space="preserve">t pa napisati 1024 vrstic kod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w:t>
      </w:r>
      <w:r w:rsidRPr="00327C02">
        <w:rPr>
          <w:rFonts w:ascii="Times New Roman" w:hAnsi="Times New Roman" w:cs="Times New Roman"/>
          <w:sz w:val="24"/>
        </w:rPr>
        <w:lastRenderedPageBreak/>
        <w:t>informacije prenesejo na drug artefakt in posledično omogočijo napredovanje v procesu. Agilno modeliranje si prizadeva k fragmentaciji kompleksnejših nalog v manjše obvladljive entitete, ki se</w:t>
      </w:r>
      <w:r w:rsidR="00AA1E14">
        <w:rPr>
          <w:rFonts w:ascii="Times New Roman" w:hAnsi="Times New Roman" w:cs="Times New Roman"/>
          <w:sz w:val="24"/>
        </w:rPr>
        <w:t xml:space="preserve"> izvajajo v krajših intervalih. </w:t>
      </w:r>
      <w:r w:rsidRPr="00327C02">
        <w:rPr>
          <w:rFonts w:ascii="Times New Roman" w:hAnsi="Times New Roman" w:cs="Times New Roman"/>
          <w:sz w:val="24"/>
        </w:rPr>
        <w:t xml:space="preserve">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63C3F9B6"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Pr>
          <w:rFonts w:ascii="Times New Roman" w:hAnsi="Times New Roman" w:cs="Times New Roman"/>
          <w:sz w:val="24"/>
        </w:rPr>
        <w:t xml:space="preserve">ti izvajanja kvalitetnega del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00005F12">
        <w:rPr>
          <w:rFonts w:ascii="Times New Roman" w:hAnsi="Times New Roman" w:cs="Times New Roman"/>
          <w:sz w:val="24"/>
        </w:rPr>
        <w:t xml:space="preserve">. Aktivna participacija </w:t>
      </w:r>
      <w:r w:rsidRPr="00327C02">
        <w:rPr>
          <w:rFonts w:ascii="Times New Roman" w:hAnsi="Times New Roman" w:cs="Times New Roman"/>
          <w:sz w:val="24"/>
        </w:rPr>
        <w:t xml:space="preserve">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00D2334F">
        <w:rPr>
          <w:rFonts w:ascii="Times New Roman" w:hAnsi="Times New Roman" w:cs="Times New Roman"/>
          <w:sz w:val="24"/>
        </w:rPr>
        <w:t>. V</w:t>
      </w:r>
      <w:r w:rsidRPr="00327C02">
        <w:rPr>
          <w:rFonts w:ascii="Times New Roman" w:hAnsi="Times New Roman" w:cs="Times New Roman"/>
          <w:sz w:val="24"/>
        </w:rPr>
        <w:t xml:space="preserve"> ta namen se uporabljajo</w:t>
      </w:r>
      <w:r w:rsidR="00D2334F">
        <w:rPr>
          <w:rFonts w:ascii="Times New Roman" w:hAnsi="Times New Roman" w:cs="Times New Roman"/>
          <w:sz w:val="24"/>
        </w:rPr>
        <w:t xml:space="preserve"> tudi</w:t>
      </w:r>
      <w:r w:rsidRPr="00327C02">
        <w:rPr>
          <w:rFonts w:ascii="Times New Roman" w:hAnsi="Times New Roman" w:cs="Times New Roman"/>
          <w:sz w:val="24"/>
        </w:rPr>
        <w:t xml:space="preserve">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01DBA9C9"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w:t>
      </w:r>
      <w:r w:rsidR="00CA7777">
        <w:rPr>
          <w:rFonts w:ascii="Times New Roman" w:hAnsi="Times New Roman" w:cs="Times New Roman"/>
          <w:sz w:val="24"/>
        </w:rPr>
        <w:t xml:space="preserve"> še vedno zadovoljuje projektu.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B068BA9"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Pr>
          <w:rFonts w:ascii="Times New Roman" w:hAnsi="Times New Roman" w:cs="Times New Roman"/>
          <w:sz w:val="24"/>
        </w:rPr>
        <w:t>konceptov pred izgradnjo samega sistema</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Pr>
          <w:rFonts w:ascii="Times New Roman" w:hAnsi="Times New Roman" w:cs="Times New Roman"/>
          <w:sz w:val="24"/>
        </w:rPr>
        <w:t xml:space="preserve">če izvajati. To lahko preverimo </w:t>
      </w:r>
      <w:r w:rsidRPr="00327C02">
        <w:rPr>
          <w:rFonts w:ascii="Times New Roman" w:hAnsi="Times New Roman" w:cs="Times New Roman"/>
          <w:sz w:val="24"/>
        </w:rPr>
        <w:t>z uporabo kode. V praksi se</w:t>
      </w:r>
      <w:r w:rsidR="009662B4">
        <w:rPr>
          <w:rFonts w:ascii="Times New Roman" w:hAnsi="Times New Roman" w:cs="Times New Roman"/>
          <w:sz w:val="24"/>
        </w:rPr>
        <w:t xml:space="preserve"> zato</w:t>
      </w:r>
      <w:r w:rsidRPr="00327C02">
        <w:rPr>
          <w:rFonts w:ascii="Times New Roman" w:hAnsi="Times New Roman" w:cs="Times New Roman"/>
          <w:sz w:val="24"/>
        </w:rPr>
        <w:t xml:space="preserv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1FAFDB32"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D90E2C">
        <w:rPr>
          <w:rFonts w:ascii="Times New Roman" w:hAnsi="Times New Roman" w:cs="Times New Roman"/>
          <w:sz w:val="24"/>
        </w:rPr>
        <w:t xml:space="preserve"> že obstoječih modelov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D90E2C">
        <w:rPr>
          <w:rFonts w:ascii="Times New Roman" w:hAnsi="Times New Roman" w:cs="Times New Roman"/>
          <w:sz w:val="24"/>
        </w:rPr>
        <w:t xml:space="preserve"> in </w:t>
      </w:r>
      <w:r w:rsidR="0008357F" w:rsidRPr="00327C02">
        <w:rPr>
          <w:rFonts w:ascii="Times New Roman" w:hAnsi="Times New Roman" w:cs="Times New Roman"/>
          <w:sz w:val="24"/>
        </w:rPr>
        <w:t>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p>
    <w:p w14:paraId="0D557F11" w14:textId="77777777" w:rsidR="00A94871" w:rsidRDefault="00A94871" w:rsidP="005A6A3B">
      <w:pPr>
        <w:spacing w:line="360" w:lineRule="auto"/>
        <w:contextualSpacing/>
        <w:jc w:val="both"/>
        <w:rPr>
          <w:rFonts w:ascii="Times New Roman" w:hAnsi="Times New Roman" w:cs="Times New Roman"/>
          <w:sz w:val="24"/>
        </w:rPr>
      </w:pPr>
    </w:p>
    <w:p w14:paraId="4252B81E" w14:textId="1D0C2383"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A13011">
        <w:rPr>
          <w:rFonts w:ascii="Times New Roman" w:hAnsi="Times New Roman" w:cs="Times New Roman"/>
          <w:sz w:val="24"/>
        </w:rPr>
        <w:t>.2</w:t>
      </w:r>
      <w:r w:rsidR="00360F96" w:rsidRPr="00327C02">
        <w:rPr>
          <w:rFonts w:ascii="Times New Roman" w:hAnsi="Times New Roman" w:cs="Times New Roman"/>
          <w:sz w:val="24"/>
        </w:rPr>
        <w:t xml:space="preserve"> METODA METAME</w:t>
      </w:r>
    </w:p>
    <w:p w14:paraId="5D204783" w14:textId="496C4274" w:rsidR="00360F96" w:rsidRDefault="00424E29" w:rsidP="005A6A3B">
      <w:pPr>
        <w:spacing w:line="360" w:lineRule="auto"/>
        <w:jc w:val="both"/>
        <w:rPr>
          <w:rFonts w:ascii="Times New Roman" w:hAnsi="Times New Roman" w:cs="Times New Roman"/>
          <w:sz w:val="24"/>
        </w:rPr>
      </w:pPr>
      <w:r>
        <w:rPr>
          <w:rFonts w:ascii="Times New Roman" w:hAnsi="Times New Roman" w:cs="Times New Roman"/>
          <w:sz w:val="24"/>
        </w:rPr>
        <w:t xml:space="preserve">Metoda MetaME </w:t>
      </w:r>
      <w:r w:rsidR="001C77A4">
        <w:rPr>
          <w:rFonts w:ascii="Times New Roman" w:hAnsi="Times New Roman" w:cs="Times New Roman"/>
          <w:sz w:val="24"/>
        </w:rPr>
        <w:t>definira potek izgradnje procesneg</w:t>
      </w:r>
      <w:r w:rsidR="00A52F0F">
        <w:rPr>
          <w:rFonts w:ascii="Times New Roman" w:hAnsi="Times New Roman" w:cs="Times New Roman"/>
          <w:sz w:val="24"/>
        </w:rPr>
        <w:t xml:space="preserve">a modela, ki ga lahko razberemo </w:t>
      </w:r>
      <w:r w:rsidR="001C77A4">
        <w:rPr>
          <w:rFonts w:ascii="Times New Roman" w:hAnsi="Times New Roman" w:cs="Times New Roman"/>
          <w:sz w:val="24"/>
        </w:rPr>
        <w:t xml:space="preserve">iz slike 5.3.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D40C0">
        <w:rPr>
          <w:rFonts w:ascii="Times New Roman" w:hAnsi="Times New Roman" w:cs="Times New Roman"/>
          <w:sz w:val="24"/>
        </w:rPr>
        <w:t xml:space="preserve">. </w:t>
      </w:r>
      <w:r w:rsidR="00FB48A8">
        <w:rPr>
          <w:rFonts w:ascii="Times New Roman" w:hAnsi="Times New Roman" w:cs="Times New Roman"/>
          <w:sz w:val="24"/>
          <w:szCs w:val="20"/>
        </w:rPr>
        <w:t xml:space="preserve">Discipline </w:t>
      </w:r>
      <w:r w:rsidR="009018DE">
        <w:rPr>
          <w:rFonts w:ascii="Times New Roman" w:hAnsi="Times New Roman" w:cs="Times New Roman"/>
          <w:sz w:val="24"/>
          <w:szCs w:val="20"/>
        </w:rPr>
        <w:t xml:space="preserve">lahko </w:t>
      </w:r>
      <w:r w:rsidR="00F479BB" w:rsidRPr="00327C02">
        <w:rPr>
          <w:rFonts w:ascii="Times New Roman" w:hAnsi="Times New Roman" w:cs="Times New Roman"/>
          <w:sz w:val="24"/>
          <w:szCs w:val="20"/>
        </w:rPr>
        <w:t>predstavljajo</w:t>
      </w:r>
      <w:r w:rsidR="007B7586">
        <w:rPr>
          <w:rFonts w:ascii="Times New Roman" w:hAnsi="Times New Roman" w:cs="Times New Roman"/>
          <w:sz w:val="24"/>
          <w:szCs w:val="20"/>
        </w:rPr>
        <w:t xml:space="preserve"> </w:t>
      </w:r>
      <w:r w:rsidR="00F479BB" w:rsidRPr="00327C02">
        <w:rPr>
          <w:rFonts w:ascii="Times New Roman" w:hAnsi="Times New Roman" w:cs="Times New Roman"/>
          <w:sz w:val="24"/>
          <w:szCs w:val="20"/>
        </w:rPr>
        <w:t xml:space="preserve">korake ali faze procesa (zahteve, analiza, razvoj, itd.) </w:t>
      </w:r>
      <w:r w:rsidR="00F479BB" w:rsidRPr="00327C02">
        <w:rPr>
          <w:rFonts w:ascii="Times New Roman" w:hAnsi="Times New Roman" w:cs="Times New Roman"/>
          <w:sz w:val="24"/>
          <w:szCs w:val="20"/>
        </w:rPr>
        <w:fldChar w:fldCharType="begin"/>
      </w:r>
      <w:r w:rsidR="00F479BB"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327C02">
        <w:rPr>
          <w:rFonts w:ascii="Times New Roman" w:hAnsi="Times New Roman" w:cs="Times New Roman"/>
          <w:sz w:val="24"/>
          <w:szCs w:val="20"/>
        </w:rPr>
        <w:fldChar w:fldCharType="separate"/>
      </w:r>
      <w:r w:rsidR="00F479BB" w:rsidRPr="00327C02">
        <w:rPr>
          <w:rFonts w:ascii="Times New Roman" w:hAnsi="Times New Roman" w:cs="Times New Roman"/>
          <w:sz w:val="24"/>
          <w:szCs w:val="24"/>
        </w:rPr>
        <w:t>(Engels in Sauer 2010, 429–30)</w:t>
      </w:r>
      <w:r w:rsidR="00F479BB" w:rsidRPr="00327C02">
        <w:rPr>
          <w:rFonts w:ascii="Times New Roman" w:hAnsi="Times New Roman" w:cs="Times New Roman"/>
          <w:sz w:val="24"/>
          <w:szCs w:val="20"/>
        </w:rPr>
        <w:fldChar w:fldCharType="end"/>
      </w:r>
      <w:r w:rsidR="002012B5">
        <w:rPr>
          <w:rFonts w:ascii="Times New Roman" w:hAnsi="Times New Roman" w:cs="Times New Roman"/>
          <w:sz w:val="24"/>
          <w:szCs w:val="20"/>
        </w:rPr>
        <w:t xml:space="preserve">. </w:t>
      </w:r>
      <w:r w:rsidR="00360F96" w:rsidRPr="00327C02">
        <w:rPr>
          <w:rFonts w:ascii="Times New Roman" w:hAnsi="Times New Roman" w:cs="Times New Roman"/>
          <w:sz w:val="24"/>
        </w:rPr>
        <w:t xml:space="preserve">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Pr>
          <w:rFonts w:ascii="Times New Roman" w:hAnsi="Times New Roman" w:cs="Times New Roman"/>
          <w:sz w:val="24"/>
        </w:rPr>
        <w:t xml:space="preserve">, podjezike in elemente jezik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0E31D503" w14:textId="77777777" w:rsidR="00082ADD" w:rsidRDefault="00082ADD" w:rsidP="005A6A3B">
      <w:pPr>
        <w:spacing w:line="360" w:lineRule="auto"/>
        <w:jc w:val="both"/>
        <w:rPr>
          <w:rFonts w:ascii="Times New Roman" w:hAnsi="Times New Roman" w:cs="Times New Roman"/>
          <w:sz w:val="24"/>
        </w:rPr>
      </w:pPr>
    </w:p>
    <w:p w14:paraId="05BC5BC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lastRenderedPageBreak/>
        <w:t xml:space="preserve">Slika </w:t>
      </w:r>
      <w:r>
        <w:rPr>
          <w:rFonts w:ascii="Times New Roman" w:hAnsi="Times New Roman" w:cs="Times New Roman"/>
          <w:sz w:val="20"/>
        </w:rPr>
        <w:t>5</w:t>
      </w:r>
      <w:r w:rsidRPr="00327C02">
        <w:rPr>
          <w:rFonts w:ascii="Times New Roman" w:hAnsi="Times New Roman" w:cs="Times New Roman"/>
          <w:sz w:val="20"/>
        </w:rPr>
        <w:t>.3 temeljni proces meta-metode za izgradnjo metode inženiringa programske opreme</w:t>
      </w:r>
    </w:p>
    <w:p w14:paraId="2618D06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03450" cy="3445975"/>
                    </a:xfrm>
                    <a:prstGeom prst="rect">
                      <a:avLst/>
                    </a:prstGeom>
                  </pic:spPr>
                </pic:pic>
              </a:graphicData>
            </a:graphic>
          </wp:inline>
        </w:drawing>
      </w:r>
    </w:p>
    <w:p w14:paraId="20FF0E34"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19CE26AC" w14:textId="77777777" w:rsidR="0040405E"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3 SESTAVA METODE</w:t>
      </w:r>
    </w:p>
    <w:p w14:paraId="358414DD" w14:textId="3A193988" w:rsidR="00360F96" w:rsidRPr="00327C02" w:rsidRDefault="0040405E" w:rsidP="005A6A3B">
      <w:pPr>
        <w:spacing w:line="360" w:lineRule="auto"/>
        <w:contextualSpacing/>
        <w:jc w:val="both"/>
        <w:rPr>
          <w:rFonts w:ascii="Times New Roman" w:hAnsi="Times New Roman" w:cs="Times New Roman"/>
          <w:sz w:val="24"/>
        </w:rPr>
      </w:pPr>
      <w:r>
        <w:rPr>
          <w:rFonts w:ascii="Times New Roman" w:hAnsi="Times New Roman" w:cs="Times New Roman"/>
          <w:sz w:val="24"/>
        </w:rPr>
        <w:t>Za izgradnjo predloga procesnega modela bomo torej uporabili dve m</w:t>
      </w:r>
      <w:r w:rsidR="00F165F9">
        <w:rPr>
          <w:rFonts w:ascii="Times New Roman" w:hAnsi="Times New Roman" w:cs="Times New Roman"/>
          <w:sz w:val="24"/>
        </w:rPr>
        <w:t>etodi. Sistematično izgradnjo procesnega modela bo vodila metoda MetaME, medtem ko bodo prakse AM služile za apliciranje</w:t>
      </w:r>
      <w:r w:rsidR="000959ED">
        <w:rPr>
          <w:rFonts w:ascii="Times New Roman" w:hAnsi="Times New Roman" w:cs="Times New Roman"/>
          <w:sz w:val="24"/>
        </w:rPr>
        <w:t xml:space="preserve"> najboljših praks.</w:t>
      </w:r>
      <w:r w:rsidR="006063D6">
        <w:rPr>
          <w:rFonts w:ascii="Times New Roman" w:hAnsi="Times New Roman" w:cs="Times New Roman"/>
          <w:sz w:val="24"/>
        </w:rPr>
        <w:t xml:space="preserve"> Ambler (2002) podaja usmeritve uporabe AM z definiranimi procesi kot so XP, SCRUM, DS</w:t>
      </w:r>
      <w:r w:rsidR="006F0B05">
        <w:rPr>
          <w:rFonts w:ascii="Times New Roman" w:hAnsi="Times New Roman" w:cs="Times New Roman"/>
          <w:sz w:val="24"/>
        </w:rPr>
        <w:t>DM ali UP, ki jih bomo z MetaMe povezali v enoten proces.</w:t>
      </w:r>
      <w:r w:rsidR="00E33030">
        <w:rPr>
          <w:rFonts w:ascii="Times New Roman" w:hAnsi="Times New Roman" w:cs="Times New Roman"/>
          <w:sz w:val="24"/>
        </w:rPr>
        <w:t xml:space="preserve"> </w:t>
      </w:r>
      <w:r w:rsidR="00627990" w:rsidRPr="00327C02">
        <w:rPr>
          <w:rFonts w:ascii="Times New Roman" w:hAnsi="Times New Roman" w:cs="Times New Roman"/>
          <w:sz w:val="24"/>
        </w:rPr>
        <w:t>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00360F96"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297C18">
        <w:rPr>
          <w:rFonts w:ascii="Times New Roman" w:hAnsi="Times New Roman" w:cs="Times New Roman"/>
          <w:sz w:val="24"/>
        </w:rPr>
        <w:t xml:space="preserve"> bazičnemu </w:t>
      </w:r>
      <w:r w:rsidR="005C2E70" w:rsidRPr="00327C02">
        <w:rPr>
          <w:rFonts w:ascii="Times New Roman" w:hAnsi="Times New Roman" w:cs="Times New Roman"/>
          <w:sz w:val="24"/>
        </w:rPr>
        <w:t>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38862" cy="1359125"/>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7A877C58" w14:textId="14728371" w:rsidR="00AE2267" w:rsidRDefault="00AE226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5.4 OPTIMIZACIJA PROCESA</w:t>
      </w:r>
    </w:p>
    <w:p w14:paraId="64464788" w14:textId="459C1CED" w:rsidR="00F17436" w:rsidRPr="00A23664" w:rsidRDefault="00F17436" w:rsidP="00F1743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Pr>
          <w:rFonts w:ascii="Times New Roman" w:hAnsi="Times New Roman" w:cs="Times New Roman"/>
          <w:sz w:val="24"/>
          <w:szCs w:val="24"/>
        </w:rPr>
        <w:t xml:space="preserve"> Slednji</w:t>
      </w:r>
      <w:r>
        <w:rPr>
          <w:rFonts w:ascii="Times New Roman" w:hAnsi="Times New Roman" w:cs="Times New Roman"/>
          <w:sz w:val="24"/>
          <w:szCs w:val="20"/>
        </w:rPr>
        <w:t xml:space="preserve"> upošteva faktorje, ki temeljijo na razvojni, potrošniški in poslovni perspektiv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006C1FF8">
        <w:rPr>
          <w:rFonts w:ascii="Times New Roman" w:hAnsi="Times New Roman" w:cs="Times New Roman"/>
          <w:sz w:val="24"/>
          <w:szCs w:val="20"/>
        </w:rPr>
        <w:t>Na podlagi teh perspektiv avtorji</w:t>
      </w:r>
      <w:r>
        <w:rPr>
          <w:rFonts w:ascii="Times New Roman" w:hAnsi="Times New Roman" w:cs="Times New Roman"/>
          <w:sz w:val="24"/>
          <w:szCs w:val="20"/>
        </w:rPr>
        <w:t xml:space="preserve"> definirajo 18 različnih faktorjev (PRILOGA K) katere imenujejo procesne aktivnosti razvoja video iger (GDPA)</w:t>
      </w:r>
      <w:r>
        <w:rPr>
          <w:rStyle w:val="Sprotnaopomba-sklic"/>
          <w:rFonts w:ascii="Times New Roman" w:hAnsi="Times New Roman" w:cs="Times New Roman"/>
          <w:sz w:val="24"/>
          <w:szCs w:val="20"/>
        </w:rPr>
        <w:footnoteReference w:id="39"/>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Vsako stopnjo zrelosti se preverja z namenskim vprašalnikom, katerega izjave se nanašajo na izvajanje GDPA. Ocenjevanje zrelosti poteka tako, da</w:t>
      </w:r>
      <w:r w:rsidR="00E078BB">
        <w:rPr>
          <w:rFonts w:ascii="Times New Roman" w:hAnsi="Times New Roman" w:cs="Times New Roman"/>
          <w:sz w:val="24"/>
          <w:szCs w:val="20"/>
        </w:rPr>
        <w:t xml:space="preserve"> posamezno izjavo</w:t>
      </w:r>
      <w:r>
        <w:rPr>
          <w:rFonts w:ascii="Times New Roman" w:hAnsi="Times New Roman" w:cs="Times New Roman"/>
          <w:sz w:val="24"/>
          <w:szCs w:val="20"/>
        </w:rPr>
        <w:t xml:space="preserve"> (P</w:t>
      </w:r>
      <w:r w:rsidR="00E078BB">
        <w:rPr>
          <w:rFonts w:ascii="Times New Roman" w:hAnsi="Times New Roman" w:cs="Times New Roman"/>
          <w:sz w:val="24"/>
          <w:szCs w:val="20"/>
        </w:rPr>
        <w:t xml:space="preserve">RILOGA M) </w:t>
      </w:r>
      <w:r w:rsidR="00016FC1">
        <w:rPr>
          <w:rFonts w:ascii="Times New Roman" w:hAnsi="Times New Roman" w:cs="Times New Roman"/>
          <w:sz w:val="24"/>
          <w:szCs w:val="20"/>
        </w:rPr>
        <w:t xml:space="preserve">potrdimo, če model zagotavlja njeno izvajanje in zavrnemo, če model izvajanja ne podpira. </w:t>
      </w:r>
      <w:r>
        <w:rPr>
          <w:rFonts w:ascii="Times New Roman" w:hAnsi="Times New Roman" w:cs="Times New Roman"/>
          <w:sz w:val="24"/>
          <w:szCs w:val="20"/>
        </w:rPr>
        <w:t>Na koncu seštejemo</w:t>
      </w:r>
      <w:r w:rsidR="00D57CE4">
        <w:rPr>
          <w:rFonts w:ascii="Times New Roman" w:hAnsi="Times New Roman" w:cs="Times New Roman"/>
          <w:sz w:val="24"/>
          <w:szCs w:val="20"/>
        </w:rPr>
        <w:t xml:space="preserve"> število</w:t>
      </w:r>
      <w:r w:rsidR="00282F1D">
        <w:rPr>
          <w:rFonts w:ascii="Times New Roman" w:hAnsi="Times New Roman" w:cs="Times New Roman"/>
          <w:sz w:val="24"/>
          <w:szCs w:val="20"/>
        </w:rPr>
        <w:t xml:space="preserve"> potrjenih</w:t>
      </w:r>
      <w:r>
        <w:rPr>
          <w:rFonts w:ascii="Times New Roman" w:hAnsi="Times New Roman" w:cs="Times New Roman"/>
          <w:sz w:val="24"/>
          <w:szCs w:val="20"/>
        </w:rPr>
        <w:t xml:space="preserve"> </w:t>
      </w:r>
      <w:r w:rsidR="00641E9A">
        <w:rPr>
          <w:rFonts w:ascii="Times New Roman" w:hAnsi="Times New Roman" w:cs="Times New Roman"/>
          <w:sz w:val="24"/>
          <w:szCs w:val="20"/>
        </w:rPr>
        <w:t>izjav</w:t>
      </w:r>
      <w:r>
        <w:rPr>
          <w:rFonts w:ascii="Times New Roman" w:hAnsi="Times New Roman" w:cs="Times New Roman"/>
          <w:sz w:val="24"/>
          <w:szCs w:val="20"/>
        </w:rPr>
        <w:t xml:space="preserve"> in s tem dobimo število</w:t>
      </w:r>
      <w:r>
        <w:rPr>
          <w:rStyle w:val="Sprotnaopomba-sklic"/>
          <w:rFonts w:ascii="Times New Roman" w:hAnsi="Times New Roman" w:cs="Times New Roman"/>
          <w:sz w:val="24"/>
          <w:szCs w:val="20"/>
        </w:rPr>
        <w:footnoteReference w:id="40"/>
      </w:r>
      <w:r>
        <w:rPr>
          <w:rFonts w:ascii="Times New Roman" w:hAnsi="Times New Roman" w:cs="Times New Roman"/>
          <w:sz w:val="24"/>
          <w:szCs w:val="20"/>
        </w:rPr>
        <w:t xml:space="preserve"> GDPA, ki se izvajajo. V kolikor je število izvajanih aktivnosti večje od določenega praga</w:t>
      </w:r>
      <w:r>
        <w:rPr>
          <w:rStyle w:val="Sprotnaopomba-sklic"/>
          <w:rFonts w:ascii="Times New Roman" w:hAnsi="Times New Roman" w:cs="Times New Roman"/>
          <w:sz w:val="24"/>
          <w:szCs w:val="20"/>
        </w:rPr>
        <w:footnoteReference w:id="41"/>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čeno stopnjo zrelosti (PRILOGA L)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Pr>
          <w:rFonts w:ascii="Times New Roman" w:hAnsi="Times New Roman" w:cs="Times New Roman"/>
          <w:sz w:val="24"/>
          <w:szCs w:val="20"/>
        </w:rPr>
        <w:fldChar w:fldCharType="separate"/>
      </w:r>
      <w:r w:rsidRPr="00E45E9F">
        <w:rPr>
          <w:rFonts w:ascii="Times New Roman" w:hAnsi="Times New Roman" w:cs="Times New Roman"/>
          <w:sz w:val="24"/>
        </w:rPr>
        <w:t>(Aleem, Capretz, in Ahmed 2016a, 68)</w:t>
      </w:r>
      <w:r>
        <w:rPr>
          <w:rFonts w:ascii="Times New Roman" w:hAnsi="Times New Roman" w:cs="Times New Roman"/>
          <w:sz w:val="24"/>
          <w:szCs w:val="20"/>
        </w:rPr>
        <w:fldChar w:fldCharType="end"/>
      </w:r>
      <w:r>
        <w:rPr>
          <w:rFonts w:ascii="Times New Roman" w:hAnsi="Times New Roman" w:cs="Times New Roman"/>
          <w:sz w:val="24"/>
          <w:szCs w:val="20"/>
        </w:rPr>
        <w:t>.</w:t>
      </w:r>
    </w:p>
    <w:p w14:paraId="1A164AF5" w14:textId="77777777" w:rsidR="00F17436"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Default="00386DDA">
      <w:pPr>
        <w:rPr>
          <w:rFonts w:ascii="Times New Roman" w:hAnsi="Times New Roman" w:cs="Times New Roman"/>
          <w:sz w:val="24"/>
          <w:szCs w:val="20"/>
        </w:rPr>
      </w:pPr>
      <w:r>
        <w:rPr>
          <w:rFonts w:ascii="Times New Roman" w:hAnsi="Times New Roman" w:cs="Times New Roman"/>
          <w:sz w:val="24"/>
          <w:szCs w:val="20"/>
        </w:rPr>
        <w:br w:type="page"/>
      </w:r>
    </w:p>
    <w:p w14:paraId="3321821B" w14:textId="060FBBC0"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6D5461">
        <w:rPr>
          <w:rFonts w:ascii="Times New Roman" w:hAnsi="Times New Roman" w:cs="Times New Roman"/>
          <w:sz w:val="24"/>
          <w:szCs w:val="20"/>
        </w:rPr>
        <w:t xml:space="preserve"> </w:t>
      </w:r>
      <w:r w:rsidR="00665CBA">
        <w:rPr>
          <w:rFonts w:ascii="Times New Roman" w:hAnsi="Times New Roman" w:cs="Times New Roman"/>
          <w:sz w:val="24"/>
          <w:szCs w:val="20"/>
        </w:rPr>
        <w:t>PREDLOG MODELA ZA RAZVOJ VIDEO IGER</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238A50DA" w:rsidR="00084CDE" w:rsidRDefault="00A054D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tem </w:t>
      </w:r>
      <w:r w:rsidR="00246A40">
        <w:rPr>
          <w:rFonts w:ascii="Times New Roman" w:hAnsi="Times New Roman" w:cs="Times New Roman"/>
          <w:sz w:val="24"/>
          <w:szCs w:val="20"/>
        </w:rPr>
        <w:t xml:space="preserve">poglavju </w:t>
      </w:r>
      <w:r w:rsidR="00B1663D">
        <w:rPr>
          <w:rFonts w:ascii="Times New Roman" w:hAnsi="Times New Roman" w:cs="Times New Roman"/>
          <w:sz w:val="24"/>
          <w:szCs w:val="20"/>
        </w:rPr>
        <w:t xml:space="preserve">bomo </w:t>
      </w:r>
      <w:r w:rsidR="00246A40">
        <w:rPr>
          <w:rFonts w:ascii="Times New Roman" w:hAnsi="Times New Roman" w:cs="Times New Roman"/>
          <w:sz w:val="24"/>
          <w:szCs w:val="20"/>
        </w:rPr>
        <w:t>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3E54EB">
        <w:rPr>
          <w:rFonts w:ascii="Times New Roman" w:hAnsi="Times New Roman" w:cs="Times New Roman"/>
          <w:sz w:val="24"/>
          <w:szCs w:val="20"/>
        </w:rPr>
        <w:t>apliciranja</w:t>
      </w:r>
      <w:r w:rsidR="00246A40">
        <w:rPr>
          <w:rFonts w:ascii="Times New Roman" w:hAnsi="Times New Roman" w:cs="Times New Roman"/>
          <w:sz w:val="24"/>
          <w:szCs w:val="20"/>
        </w:rPr>
        <w:t xml:space="preserve"> </w:t>
      </w:r>
      <w:r w:rsidR="00555283">
        <w:rPr>
          <w:rFonts w:ascii="Times New Roman" w:hAnsi="Times New Roman" w:cs="Times New Roman"/>
          <w:sz w:val="24"/>
          <w:szCs w:val="20"/>
        </w:rPr>
        <w:t>predlaganega</w:t>
      </w:r>
      <w:r w:rsidR="00246A40">
        <w:rPr>
          <w:rFonts w:ascii="Times New Roman" w:hAnsi="Times New Roman" w:cs="Times New Roman"/>
          <w:sz w:val="24"/>
          <w:szCs w:val="20"/>
        </w:rPr>
        <w:t xml:space="preserve"> procesnega modela.</w:t>
      </w:r>
      <w:r w:rsidR="00B1663D">
        <w:rPr>
          <w:rFonts w:ascii="Times New Roman" w:hAnsi="Times New Roman" w:cs="Times New Roman"/>
          <w:sz w:val="24"/>
          <w:szCs w:val="20"/>
        </w:rPr>
        <w:t xml:space="preserve"> Na podlagi 4 poglavja praks in usmeritev </w:t>
      </w:r>
      <w:r w:rsidR="00143B70">
        <w:rPr>
          <w:rFonts w:ascii="Times New Roman" w:hAnsi="Times New Roman" w:cs="Times New Roman"/>
          <w:sz w:val="24"/>
          <w:szCs w:val="20"/>
        </w:rPr>
        <w:t xml:space="preserve">smo sestavili </w:t>
      </w:r>
      <w:r w:rsidR="00B1663D">
        <w:rPr>
          <w:rFonts w:ascii="Times New Roman" w:hAnsi="Times New Roman" w:cs="Times New Roman"/>
          <w:sz w:val="24"/>
          <w:szCs w:val="20"/>
        </w:rPr>
        <w:t xml:space="preserve">okvirni predlog, ki zajema osnovne faze procesa in njegove vidnejše </w:t>
      </w:r>
      <w:r w:rsidR="004D3949">
        <w:rPr>
          <w:rFonts w:ascii="Times New Roman" w:hAnsi="Times New Roman" w:cs="Times New Roman"/>
          <w:sz w:val="24"/>
          <w:szCs w:val="20"/>
        </w:rPr>
        <w:t>lastnosti. Tako je na sliki 6.1 predstavljen model, ki nakazuje osnovne faze in artefakt</w:t>
      </w:r>
      <w:r w:rsidR="00665026">
        <w:rPr>
          <w:rFonts w:ascii="Times New Roman" w:hAnsi="Times New Roman" w:cs="Times New Roman"/>
          <w:sz w:val="24"/>
          <w:szCs w:val="20"/>
        </w:rPr>
        <w:t>e, ki se v teh fazah pojavijo.</w:t>
      </w:r>
      <w:r w:rsidR="008556E0">
        <w:rPr>
          <w:rFonts w:ascii="Times New Roman" w:hAnsi="Times New Roman" w:cs="Times New Roman"/>
          <w:sz w:val="24"/>
          <w:szCs w:val="20"/>
        </w:rPr>
        <w:t xml:space="preserve"> Ta model predstavlja najvišjo abstrakcijo procesnega predloga, ki ga bomo podrobneje sestavili v poglavjih, ki sledijo. </w:t>
      </w:r>
      <w:r w:rsidR="00E37EBE">
        <w:rPr>
          <w:rFonts w:ascii="Times New Roman" w:hAnsi="Times New Roman" w:cs="Times New Roman"/>
          <w:sz w:val="24"/>
          <w:szCs w:val="20"/>
        </w:rPr>
        <w:t>Po</w:t>
      </w:r>
      <w:r w:rsidR="008969EA">
        <w:rPr>
          <w:rFonts w:ascii="Times New Roman" w:hAnsi="Times New Roman" w:cs="Times New Roman"/>
          <w:sz w:val="24"/>
          <w:szCs w:val="20"/>
        </w:rPr>
        <w:t>dpo</w:t>
      </w:r>
      <w:r w:rsidR="00E37EBE">
        <w:rPr>
          <w:rFonts w:ascii="Times New Roman" w:hAnsi="Times New Roman" w:cs="Times New Roman"/>
          <w:sz w:val="24"/>
          <w:szCs w:val="20"/>
        </w:rPr>
        <w:t>glavja si sledijo na podlagi teorije uporabe metode MetaME (pog 5.2).</w:t>
      </w:r>
    </w:p>
    <w:p w14:paraId="484548FE" w14:textId="77777777" w:rsidR="00735EE5" w:rsidRPr="0004508B" w:rsidRDefault="00735EE5" w:rsidP="005A6A3B">
      <w:pPr>
        <w:spacing w:line="360" w:lineRule="auto"/>
        <w:contextualSpacing/>
        <w:jc w:val="both"/>
        <w:rPr>
          <w:rFonts w:ascii="Times New Roman" w:hAnsi="Times New Roman" w:cs="Times New Roman"/>
          <w:sz w:val="20"/>
          <w:szCs w:val="20"/>
        </w:rPr>
      </w:pPr>
    </w:p>
    <w:p w14:paraId="4575D9F1" w14:textId="31A4B967" w:rsidR="00735EE5" w:rsidRPr="0004508B" w:rsidRDefault="00735EE5" w:rsidP="00735EE5">
      <w:pPr>
        <w:spacing w:line="360" w:lineRule="auto"/>
        <w:contextualSpacing/>
        <w:jc w:val="center"/>
        <w:rPr>
          <w:rFonts w:ascii="Times New Roman" w:hAnsi="Times New Roman" w:cs="Times New Roman"/>
          <w:sz w:val="20"/>
          <w:szCs w:val="20"/>
        </w:rPr>
      </w:pPr>
      <w:r w:rsidRPr="0004508B">
        <w:rPr>
          <w:rFonts w:ascii="Times New Roman" w:hAnsi="Times New Roman" w:cs="Times New Roman"/>
          <w:sz w:val="20"/>
          <w:szCs w:val="20"/>
        </w:rPr>
        <w:t>Slika 6.1 predlagani model na podlagi faz in artefaktov v praksi</w:t>
      </w:r>
    </w:p>
    <w:p w14:paraId="250E1111" w14:textId="27B17605" w:rsidR="00735EE5" w:rsidRDefault="00735EE5" w:rsidP="00735EE5">
      <w:pPr>
        <w:spacing w:line="360" w:lineRule="auto"/>
        <w:contextualSpacing/>
        <w:jc w:val="center"/>
        <w:rPr>
          <w:rFonts w:ascii="Times New Roman" w:hAnsi="Times New Roman" w:cs="Times New Roman"/>
          <w:sz w:val="24"/>
          <w:szCs w:val="20"/>
        </w:rPr>
      </w:pPr>
      <w:r>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4ED32BA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C10FC9">
        <w:rPr>
          <w:rFonts w:ascii="Times New Roman" w:hAnsi="Times New Roman" w:cs="Times New Roman"/>
          <w:sz w:val="24"/>
          <w:szCs w:val="20"/>
        </w:rPr>
        <w:t xml:space="preserve">. </w:t>
      </w:r>
      <w:r w:rsidRPr="00327C02">
        <w:rPr>
          <w:rFonts w:ascii="Times New Roman" w:hAnsi="Times New Roman" w:cs="Times New Roman"/>
          <w:sz w:val="24"/>
          <w:szCs w:val="20"/>
        </w:rPr>
        <w:t xml:space="preserve">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880CC91" w14:textId="09AD96F7" w:rsidR="007349BB"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7349BB">
        <w:rPr>
          <w:rFonts w:ascii="Times New Roman" w:hAnsi="Times New Roman" w:cs="Times New Roman"/>
          <w:sz w:val="24"/>
          <w:szCs w:val="20"/>
        </w:rPr>
        <w:t>.2 IZGRADNJA DOMENSKEGA MODELA</w:t>
      </w:r>
    </w:p>
    <w:p w14:paraId="04A8BE4B" w14:textId="06003909" w:rsidR="00360F96" w:rsidRPr="00327C02" w:rsidRDefault="007349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a bi s predlaganim modelom lahko vodili tudi izdelavo resnih iger smo</w:t>
      </w:r>
      <w:r w:rsidR="00C94697">
        <w:rPr>
          <w:rFonts w:ascii="Times New Roman" w:hAnsi="Times New Roman" w:cs="Times New Roman"/>
          <w:sz w:val="24"/>
          <w:szCs w:val="20"/>
        </w:rPr>
        <w:t xml:space="preserve"> v model umestili</w:t>
      </w:r>
      <w:r>
        <w:rPr>
          <w:rFonts w:ascii="Times New Roman" w:hAnsi="Times New Roman" w:cs="Times New Roman"/>
          <w:sz w:val="24"/>
          <w:szCs w:val="20"/>
        </w:rPr>
        <w:t xml:space="preserve"> </w:t>
      </w:r>
      <w:r w:rsidR="00C94697">
        <w:rPr>
          <w:rFonts w:ascii="Times New Roman" w:hAnsi="Times New Roman" w:cs="Times New Roman"/>
          <w:sz w:val="24"/>
          <w:szCs w:val="20"/>
        </w:rPr>
        <w:t xml:space="preserve"> prvo</w:t>
      </w:r>
      <w:r>
        <w:rPr>
          <w:rFonts w:ascii="Times New Roman" w:hAnsi="Times New Roman" w:cs="Times New Roman"/>
          <w:sz w:val="24"/>
          <w:szCs w:val="20"/>
        </w:rPr>
        <w:t xml:space="preserve"> fazo</w:t>
      </w:r>
      <w:r w:rsidR="00C94697">
        <w:rPr>
          <w:rFonts w:ascii="Times New Roman" w:hAnsi="Times New Roman" w:cs="Times New Roman"/>
          <w:sz w:val="24"/>
          <w:szCs w:val="20"/>
        </w:rPr>
        <w:t xml:space="preserve">, ki jo </w:t>
      </w:r>
      <w:r>
        <w:rPr>
          <w:rFonts w:ascii="Times New Roman" w:hAnsi="Times New Roman" w:cs="Times New Roman"/>
          <w:sz w:val="24"/>
          <w:szCs w:val="20"/>
        </w:rPr>
        <w:t>definirata Aslan in Balci pri definiranju procesa za idela</w:t>
      </w:r>
      <w:r w:rsidR="00C94697">
        <w:rPr>
          <w:rFonts w:ascii="Times New Roman" w:hAnsi="Times New Roman" w:cs="Times New Roman"/>
          <w:sz w:val="24"/>
          <w:szCs w:val="20"/>
        </w:rPr>
        <w:t>vo učnih iger.</w:t>
      </w:r>
      <w:r w:rsidR="00527B9F">
        <w:rPr>
          <w:rFonts w:ascii="Times New Roman" w:hAnsi="Times New Roman" w:cs="Times New Roman"/>
          <w:sz w:val="24"/>
          <w:szCs w:val="20"/>
        </w:rPr>
        <w:t xml:space="preserve"> </w:t>
      </w:r>
      <w:r w:rsidR="009868D2">
        <w:rPr>
          <w:rFonts w:ascii="Times New Roman" w:hAnsi="Times New Roman" w:cs="Times New Roman"/>
          <w:sz w:val="24"/>
          <w:szCs w:val="20"/>
        </w:rPr>
        <w:t>Aslan in Balci (2015) jo imenujeta formulacija</w:t>
      </w:r>
      <w:r w:rsidR="00360F96" w:rsidRPr="00327C02">
        <w:rPr>
          <w:rFonts w:ascii="Times New Roman" w:hAnsi="Times New Roman" w:cs="Times New Roman"/>
          <w:sz w:val="24"/>
          <w:szCs w:val="20"/>
        </w:rPr>
        <w:t xml:space="preserve"> problema. Ta faza definira probleme različnih domen in načine reševanja, ki privedejo do efektivne</w:t>
      </w:r>
      <w:r w:rsidR="00B34EBD">
        <w:rPr>
          <w:rFonts w:ascii="Times New Roman" w:hAnsi="Times New Roman" w:cs="Times New Roman"/>
          <w:sz w:val="24"/>
          <w:szCs w:val="20"/>
        </w:rPr>
        <w:t>ga učenja na podlagi iger</w:t>
      </w:r>
      <w:r w:rsidR="004F2B7B">
        <w:rPr>
          <w:rFonts w:ascii="Times New Roman" w:hAnsi="Times New Roman" w:cs="Times New Roman"/>
          <w:sz w:val="24"/>
          <w:szCs w:val="20"/>
        </w:rPr>
        <w:t xml:space="preserve"> </w:t>
      </w:r>
      <w:r w:rsidR="004F2B7B" w:rsidRPr="00327C02">
        <w:rPr>
          <w:rFonts w:ascii="Times New Roman" w:hAnsi="Times New Roman" w:cs="Times New Roman"/>
          <w:sz w:val="24"/>
          <w:szCs w:val="20"/>
        </w:rPr>
        <w:fldChar w:fldCharType="begin"/>
      </w:r>
      <w:r w:rsidR="004F2B7B"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327C02">
        <w:rPr>
          <w:rFonts w:ascii="Times New Roman" w:hAnsi="Times New Roman" w:cs="Times New Roman"/>
          <w:sz w:val="24"/>
          <w:szCs w:val="20"/>
        </w:rPr>
        <w:fldChar w:fldCharType="separate"/>
      </w:r>
      <w:r w:rsidR="004F2B7B">
        <w:rPr>
          <w:rFonts w:ascii="Times New Roman" w:hAnsi="Times New Roman" w:cs="Times New Roman"/>
          <w:sz w:val="24"/>
        </w:rPr>
        <w:t>(Aslan in Balci 2015b, 310</w:t>
      </w:r>
      <w:r w:rsidR="004F2B7B" w:rsidRPr="00327C02">
        <w:rPr>
          <w:rFonts w:ascii="Times New Roman" w:hAnsi="Times New Roman" w:cs="Times New Roman"/>
          <w:sz w:val="24"/>
        </w:rPr>
        <w:t>)</w:t>
      </w:r>
      <w:r w:rsidR="004F2B7B" w:rsidRPr="00327C02">
        <w:rPr>
          <w:rFonts w:ascii="Times New Roman" w:hAnsi="Times New Roman" w:cs="Times New Roman"/>
          <w:sz w:val="24"/>
          <w:szCs w:val="20"/>
        </w:rPr>
        <w:fldChar w:fldCharType="end"/>
      </w:r>
      <w:r w:rsidR="00B34EBD">
        <w:rPr>
          <w:rFonts w:ascii="Times New Roman" w:hAnsi="Times New Roman" w:cs="Times New Roman"/>
          <w:sz w:val="24"/>
          <w:szCs w:val="20"/>
        </w:rPr>
        <w:t>.</w:t>
      </w:r>
      <w:r w:rsidR="00483CB7">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Pr>
          <w:rFonts w:ascii="Times New Roman" w:hAnsi="Times New Roman" w:cs="Times New Roman"/>
          <w:sz w:val="24"/>
          <w:szCs w:val="20"/>
        </w:rPr>
        <w:t xml:space="preserve">ta </w:t>
      </w:r>
      <w:r w:rsidR="00483CB7">
        <w:rPr>
          <w:rFonts w:ascii="Times New Roman" w:hAnsi="Times New Roman" w:cs="Times New Roman"/>
          <w:sz w:val="24"/>
          <w:szCs w:val="20"/>
        </w:rPr>
        <w:t>že sledi standardnim potekom razvoja video iger.</w:t>
      </w:r>
      <w:r w:rsidR="00BD5CF8">
        <w:rPr>
          <w:rFonts w:ascii="Times New Roman" w:hAnsi="Times New Roman" w:cs="Times New Roman"/>
          <w:sz w:val="24"/>
          <w:szCs w:val="20"/>
        </w:rPr>
        <w:t xml:space="preserve"> </w:t>
      </w:r>
      <w:r w:rsidR="00C66EA4">
        <w:rPr>
          <w:rFonts w:ascii="Times New Roman" w:hAnsi="Times New Roman" w:cs="Times New Roman"/>
          <w:sz w:val="24"/>
          <w:szCs w:val="20"/>
        </w:rPr>
        <w:t>Imenujeta jo</w:t>
      </w:r>
      <w:r w:rsidR="00360F96" w:rsidRPr="00327C02">
        <w:rPr>
          <w:rFonts w:ascii="Times New Roman" w:hAnsi="Times New Roman" w:cs="Times New Roman"/>
          <w:sz w:val="24"/>
          <w:szCs w:val="20"/>
        </w:rPr>
        <w:t xml:space="preserve"> generacijo idej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ki pa predstavlja prvo fazo po Bates (2004) in Novak (2012). Widyani (2013) </w:t>
      </w:r>
      <w:r w:rsidR="0080021F">
        <w:rPr>
          <w:rFonts w:ascii="Times New Roman" w:hAnsi="Times New Roman" w:cs="Times New Roman"/>
          <w:sz w:val="24"/>
          <w:szCs w:val="20"/>
        </w:rPr>
        <w:t xml:space="preserve">to fazo </w:t>
      </w:r>
      <w:r w:rsidR="00360F96" w:rsidRPr="00327C02">
        <w:rPr>
          <w:rFonts w:ascii="Times New Roman" w:hAnsi="Times New Roman" w:cs="Times New Roman"/>
          <w:sz w:val="24"/>
          <w:szCs w:val="20"/>
        </w:rPr>
        <w:t xml:space="preserve">imenuje iniciacija. V tej fazi je predstavljena ideja igre v pisni oblik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2)</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Čeprav Unger </w:t>
      </w:r>
      <w:r w:rsidR="00C86CF5">
        <w:rPr>
          <w:rFonts w:ascii="Times New Roman" w:hAnsi="Times New Roman" w:cs="Times New Roman"/>
          <w:sz w:val="24"/>
          <w:szCs w:val="20"/>
        </w:rPr>
        <w:t>in Novak (2011) označujeta pred-</w:t>
      </w:r>
      <w:r w:rsidR="00360F96" w:rsidRPr="00327C02">
        <w:rPr>
          <w:rFonts w:ascii="Times New Roman" w:hAnsi="Times New Roman" w:cs="Times New Roman"/>
          <w:sz w:val="24"/>
          <w:szCs w:val="20"/>
        </w:rPr>
        <w:t>produkcijo za prvo fazo</w:t>
      </w:r>
      <w:r w:rsidR="007C4084">
        <w:rPr>
          <w:rFonts w:ascii="Times New Roman" w:hAnsi="Times New Roman" w:cs="Times New Roman"/>
          <w:sz w:val="24"/>
          <w:szCs w:val="20"/>
        </w:rPr>
        <w:t>,</w:t>
      </w:r>
      <w:r w:rsidR="00360F96" w:rsidRPr="00327C02">
        <w:rPr>
          <w:rFonts w:ascii="Times New Roman" w:hAnsi="Times New Roman" w:cs="Times New Roman"/>
          <w:sz w:val="24"/>
          <w:szCs w:val="20"/>
        </w:rPr>
        <w:t xml:space="preserve"> pa navajata, da se začne po uspešno </w:t>
      </w:r>
      <w:r w:rsidR="00360F96" w:rsidRPr="00327C02">
        <w:rPr>
          <w:rFonts w:ascii="Times New Roman" w:hAnsi="Times New Roman" w:cs="Times New Roman"/>
          <w:sz w:val="24"/>
          <w:szCs w:val="20"/>
        </w:rPr>
        <w:lastRenderedPageBreak/>
        <w:t>spr</w:t>
      </w:r>
      <w:r w:rsidR="00401D1C">
        <w:rPr>
          <w:rFonts w:ascii="Times New Roman" w:hAnsi="Times New Roman" w:cs="Times New Roman"/>
          <w:sz w:val="24"/>
          <w:szCs w:val="20"/>
        </w:rPr>
        <w:t>ejetem konceptu. Zato bomo pred-</w:t>
      </w:r>
      <w:r w:rsidR="00360F96" w:rsidRPr="00327C02">
        <w:rPr>
          <w:rFonts w:ascii="Times New Roman" w:hAnsi="Times New Roman" w:cs="Times New Roman"/>
          <w:sz w:val="24"/>
          <w:szCs w:val="20"/>
        </w:rPr>
        <w:t>produkcijo kronološko posta</w:t>
      </w:r>
      <w:r w:rsidR="000633A1">
        <w:rPr>
          <w:rFonts w:ascii="Times New Roman" w:hAnsi="Times New Roman" w:cs="Times New Roman"/>
          <w:sz w:val="24"/>
          <w:szCs w:val="20"/>
        </w:rPr>
        <w:t xml:space="preserve">vili za fazo razvoja koncepta. </w:t>
      </w:r>
      <w:r w:rsidR="00A63725">
        <w:rPr>
          <w:rFonts w:ascii="Times New Roman" w:hAnsi="Times New Roman" w:cs="Times New Roman"/>
          <w:sz w:val="24"/>
          <w:szCs w:val="20"/>
        </w:rPr>
        <w:t>Pred-</w:t>
      </w:r>
      <w:r w:rsidR="00360F96" w:rsidRPr="00327C02">
        <w:rPr>
          <w:rFonts w:ascii="Times New Roman" w:hAnsi="Times New Roman" w:cs="Times New Roman"/>
          <w:sz w:val="24"/>
          <w:szCs w:val="20"/>
        </w:rPr>
        <w:t xml:space="preserve">produkcija je faza v kateri se sprejme odločitev kakšna bo igra in kako bo izdelan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Unger in Novak 2011, 1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edstavlja fazo načrtovan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D3495F">
        <w:rPr>
          <w:rFonts w:ascii="Times New Roman" w:hAnsi="Times New Roman" w:cs="Times New Roman"/>
          <w:sz w:val="24"/>
          <w:szCs w:val="20"/>
        </w:rPr>
        <w:t>. Vrhunec pred-</w:t>
      </w:r>
      <w:r w:rsidR="00360F96" w:rsidRPr="00327C02">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o potrditvi prototipa se lahko začne produkcija, ki predstavlja fazo razvoja igr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8)</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360F96" w:rsidRPr="00327C02">
        <w:rPr>
          <w:rFonts w:ascii="Times New Roman" w:hAnsi="Times New Roman" w:cs="Times New Roman"/>
          <w:sz w:val="24"/>
          <w:szCs w:val="20"/>
        </w:rPr>
        <w:t>Produkcija je kompleksna in časovno potratna. Za uspešno izvajanje faze je priporočena fragmentacija opravil v manjše naloge, katerim se strogo sledi</w:t>
      </w:r>
      <w:r w:rsidR="00573DAB">
        <w:rPr>
          <w:rFonts w:ascii="Times New Roman" w:hAnsi="Times New Roman" w:cs="Times New Roman"/>
          <w:sz w:val="24"/>
          <w:szCs w:val="20"/>
        </w:rPr>
        <w:t xml:space="preserve"> </w:t>
      </w:r>
      <w:r w:rsidR="00573DAB" w:rsidRPr="00327C02">
        <w:rPr>
          <w:rFonts w:ascii="Times New Roman" w:hAnsi="Times New Roman" w:cs="Times New Roman"/>
          <w:sz w:val="24"/>
          <w:szCs w:val="20"/>
        </w:rPr>
        <w:fldChar w:fldCharType="begin"/>
      </w:r>
      <w:r w:rsidR="00573DAB"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327C02">
        <w:rPr>
          <w:rFonts w:ascii="Times New Roman" w:hAnsi="Times New Roman" w:cs="Times New Roman"/>
          <w:sz w:val="24"/>
          <w:szCs w:val="20"/>
        </w:rPr>
        <w:fldChar w:fldCharType="separate"/>
      </w:r>
      <w:r w:rsidR="00573DAB" w:rsidRPr="00327C02">
        <w:rPr>
          <w:rFonts w:ascii="Times New Roman" w:hAnsi="Times New Roman" w:cs="Times New Roman"/>
          <w:sz w:val="24"/>
        </w:rPr>
        <w:t>(Bates 2004, 212)</w:t>
      </w:r>
      <w:r w:rsidR="00573DAB"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iporočen je tedenski pregled napred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2)</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9)</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estiranje se deli na Alfa in Beta faze. V razvoju mobilnih iger sta fazi navadno združen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Unger in Novak 2011, 1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Alfa faza predstavlja točko na kateri je mogoče testirati celotno igranje. Testna ekipa v tej fazi testira vse module igre, zapiše defekte v</w:t>
      </w:r>
      <w:r w:rsidR="005260BF">
        <w:rPr>
          <w:rFonts w:ascii="Times New Roman" w:hAnsi="Times New Roman" w:cs="Times New Roman"/>
          <w:sz w:val="24"/>
          <w:szCs w:val="20"/>
        </w:rPr>
        <w:t xml:space="preserve"> bazo in ustvari testni načrt. </w:t>
      </w:r>
      <w:r w:rsidR="00360F96" w:rsidRPr="00327C02">
        <w:rPr>
          <w:rFonts w:ascii="Times New Roman" w:hAnsi="Times New Roman" w:cs="Times New Roman"/>
          <w:sz w:val="24"/>
          <w:szCs w:val="20"/>
        </w:rPr>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00360F96" w:rsidRPr="00327C02">
        <w:rPr>
          <w:rFonts w:ascii="Times New Roman" w:hAnsi="Times New Roman" w:cs="Times New Roman"/>
          <w:sz w:val="24"/>
          <w:szCs w:val="20"/>
        </w:rPr>
        <w:t>proces. Namen faze je stabilizacija projekta in eliminacija večine</w:t>
      </w:r>
      <w:r w:rsidR="005260BF">
        <w:rPr>
          <w:rFonts w:ascii="Times New Roman" w:hAnsi="Times New Roman" w:cs="Times New Roman"/>
          <w:sz w:val="24"/>
          <w:szCs w:val="20"/>
        </w:rPr>
        <w:t xml:space="preserve"> ali vseh defektov pred izdajo.</w:t>
      </w:r>
      <w:r w:rsidR="00952A07">
        <w:rPr>
          <w:rFonts w:ascii="Times New Roman" w:hAnsi="Times New Roman" w:cs="Times New Roman"/>
          <w:sz w:val="24"/>
          <w:szCs w:val="20"/>
        </w:rPr>
        <w:t xml:space="preserve"> </w:t>
      </w:r>
      <w:r w:rsidR="003330AC">
        <w:rPr>
          <w:rFonts w:ascii="Times New Roman" w:hAnsi="Times New Roman" w:cs="Times New Roman"/>
          <w:sz w:val="24"/>
          <w:szCs w:val="20"/>
        </w:rPr>
        <w:t xml:space="preserve">Beta faza se deli </w:t>
      </w:r>
      <w:r w:rsidR="00952A07">
        <w:rPr>
          <w:rFonts w:ascii="Times New Roman" w:hAnsi="Times New Roman" w:cs="Times New Roman"/>
          <w:sz w:val="24"/>
          <w:szCs w:val="20"/>
        </w:rPr>
        <w:t xml:space="preserve">tudi </w:t>
      </w:r>
      <w:r w:rsidR="00360F96" w:rsidRPr="00327C02">
        <w:rPr>
          <w:rFonts w:ascii="Times New Roman" w:hAnsi="Times New Roman" w:cs="Times New Roman"/>
          <w:sz w:val="24"/>
          <w:szCs w:val="20"/>
        </w:rPr>
        <w:t>na zaprto in odprto beta fazo</w:t>
      </w:r>
      <w:r w:rsidR="00F72A72">
        <w:rPr>
          <w:rFonts w:ascii="Times New Roman" w:hAnsi="Times New Roman" w:cs="Times New Roman"/>
          <w:sz w:val="24"/>
          <w:szCs w:val="20"/>
        </w:rPr>
        <w:t xml:space="preserve"> </w:t>
      </w:r>
      <w:r w:rsidR="00F72A72" w:rsidRPr="00327C02">
        <w:rPr>
          <w:rFonts w:ascii="Times New Roman" w:hAnsi="Times New Roman" w:cs="Times New Roman"/>
          <w:sz w:val="24"/>
          <w:szCs w:val="20"/>
        </w:rPr>
        <w:fldChar w:fldCharType="begin"/>
      </w:r>
      <w:r w:rsidR="00F72A72"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327C02">
        <w:rPr>
          <w:rFonts w:ascii="Times New Roman" w:hAnsi="Times New Roman" w:cs="Times New Roman"/>
          <w:sz w:val="24"/>
          <w:szCs w:val="20"/>
        </w:rPr>
        <w:fldChar w:fldCharType="separate"/>
      </w:r>
      <w:r w:rsidR="00F72A72" w:rsidRPr="00327C02">
        <w:rPr>
          <w:rFonts w:ascii="Times New Roman" w:hAnsi="Times New Roman" w:cs="Times New Roman"/>
          <w:sz w:val="24"/>
          <w:szCs w:val="24"/>
        </w:rPr>
        <w:t>(L. Levy in Novak 2009, 54–55)</w:t>
      </w:r>
      <w:r w:rsidR="00F72A72"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 zaprto beta fazo velja privatno testiranje pri kateri se razvoj fokusira na poliranje igre</w:t>
      </w:r>
      <w:r w:rsidR="00F72A72">
        <w:rPr>
          <w:rFonts w:ascii="Times New Roman" w:hAnsi="Times New Roman" w:cs="Times New Roman"/>
          <w:sz w:val="24"/>
          <w:szCs w:val="20"/>
        </w:rPr>
        <w:t xml:space="preserve"> (prav tam)</w:t>
      </w:r>
      <w:r w:rsidR="00360F96" w:rsidRPr="00327C02">
        <w:rPr>
          <w:rFonts w:ascii="Times New Roman" w:hAnsi="Times New Roman" w:cs="Times New Roman"/>
          <w:sz w:val="24"/>
          <w:szCs w:val="20"/>
        </w:rPr>
        <w:t>. Odprta faza pa je navadno uporabljena pri igrah ki vsebujejo spletne komponente</w:t>
      </w:r>
      <w:r w:rsidR="00F72A72">
        <w:rPr>
          <w:rFonts w:ascii="Times New Roman" w:hAnsi="Times New Roman" w:cs="Times New Roman"/>
          <w:sz w:val="24"/>
          <w:szCs w:val="20"/>
        </w:rPr>
        <w:t xml:space="preserve"> (prav tam)</w:t>
      </w:r>
      <w:r w:rsidR="00360F96" w:rsidRPr="00327C02">
        <w:rPr>
          <w:rFonts w:ascii="Times New Roman" w:hAnsi="Times New Roman" w:cs="Times New Roman"/>
          <w:sz w:val="24"/>
          <w:szCs w:val="20"/>
        </w:rPr>
        <w:t>.</w:t>
      </w:r>
      <w:r w:rsidR="00D06491">
        <w:rPr>
          <w:rFonts w:ascii="Times New Roman" w:hAnsi="Times New Roman" w:cs="Times New Roman"/>
          <w:sz w:val="24"/>
          <w:szCs w:val="20"/>
        </w:rPr>
        <w:t xml:space="preserve"> V odprti beta fazi so </w:t>
      </w:r>
      <w:r w:rsidR="003330AC">
        <w:rPr>
          <w:rFonts w:ascii="Times New Roman" w:hAnsi="Times New Roman" w:cs="Times New Roman"/>
          <w:sz w:val="24"/>
          <w:szCs w:val="20"/>
        </w:rPr>
        <w:t>povabljeni zunanji igralci, ki v zameno za brezplačno igr</w:t>
      </w:r>
      <w:r w:rsidR="00D06491">
        <w:rPr>
          <w:rFonts w:ascii="Times New Roman" w:hAnsi="Times New Roman" w:cs="Times New Roman"/>
          <w:sz w:val="24"/>
          <w:szCs w:val="20"/>
        </w:rPr>
        <w:t>anje služijo kot testerji</w:t>
      </w:r>
      <w:r w:rsidR="001F1ABC">
        <w:rPr>
          <w:rFonts w:ascii="Times New Roman" w:hAnsi="Times New Roman" w:cs="Times New Roman"/>
          <w:sz w:val="24"/>
          <w:szCs w:val="20"/>
        </w:rPr>
        <w:t xml:space="preserve"> (prav tam)</w:t>
      </w:r>
      <w:r w:rsidR="001F1ABC" w:rsidRPr="00327C02">
        <w:rPr>
          <w:rFonts w:ascii="Times New Roman" w:hAnsi="Times New Roman" w:cs="Times New Roman"/>
          <w:sz w:val="24"/>
          <w:szCs w:val="20"/>
        </w:rPr>
        <w:t>.</w:t>
      </w:r>
      <w:r w:rsidR="00360F96" w:rsidRPr="00327C02">
        <w:rPr>
          <w:rFonts w:ascii="Times New Roman" w:hAnsi="Times New Roman" w:cs="Times New Roman"/>
          <w:sz w:val="24"/>
          <w:szCs w:val="20"/>
        </w:rPr>
        <w:t xml:space="preserve"> V tej fazi se preveri delovanje strežnikov, uravnoteži igranje in identificira defekte</w:t>
      </w:r>
      <w:r w:rsidR="00F72A72">
        <w:rPr>
          <w:rFonts w:ascii="Times New Roman" w:hAnsi="Times New Roman" w:cs="Times New Roman"/>
          <w:sz w:val="24"/>
          <w:szCs w:val="20"/>
        </w:rPr>
        <w:t xml:space="preserve"> (prav tam)</w:t>
      </w:r>
      <w:r w:rsidR="001F1ABC">
        <w:rPr>
          <w:rFonts w:ascii="Times New Roman" w:hAnsi="Times New Roman" w:cs="Times New Roman"/>
          <w:sz w:val="24"/>
          <w:szCs w:val="20"/>
        </w:rPr>
        <w:t xml:space="preserve">. </w:t>
      </w:r>
      <w:r w:rsidR="00360F96" w:rsidRPr="00327C02">
        <w:rPr>
          <w:rFonts w:ascii="Times New Roman" w:hAnsi="Times New Roman" w:cs="Times New Roman"/>
          <w:sz w:val="24"/>
          <w:szCs w:val="20"/>
        </w:rPr>
        <w:t>Ko igra prestane</w:t>
      </w:r>
      <w:r w:rsidR="00D15C9B">
        <w:rPr>
          <w:rFonts w:ascii="Times New Roman" w:hAnsi="Times New Roman" w:cs="Times New Roman"/>
          <w:sz w:val="24"/>
          <w:szCs w:val="20"/>
        </w:rPr>
        <w:t xml:space="preserve"> </w:t>
      </w:r>
      <w:r w:rsidR="00360F96" w:rsidRPr="00327C02">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62)</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C27E6C">
        <w:rPr>
          <w:rFonts w:ascii="Times New Roman" w:hAnsi="Times New Roman" w:cs="Times New Roman"/>
          <w:sz w:val="24"/>
          <w:szCs w:val="20"/>
        </w:rPr>
        <w:t>Po fazi izdaje sledi post-</w:t>
      </w:r>
      <w:r w:rsidR="00360F96" w:rsidRPr="00327C02">
        <w:rPr>
          <w:rFonts w:ascii="Times New Roman" w:hAnsi="Times New Roman" w:cs="Times New Roman"/>
          <w:sz w:val="24"/>
          <w:szCs w:val="20"/>
        </w:rPr>
        <w:t>produkcijska faza. Faza predstavlja nadaljevalno produkcijo, ki jo Fullerton (</w:t>
      </w:r>
      <w:r w:rsidR="004F72BF" w:rsidRPr="00327C02">
        <w:rPr>
          <w:rFonts w:ascii="Times New Roman" w:hAnsi="Times New Roman" w:cs="Times New Roman"/>
          <w:sz w:val="24"/>
          <w:szCs w:val="20"/>
        </w:rPr>
        <w:t>2014</w:t>
      </w:r>
      <w:r w:rsidR="00360F96" w:rsidRPr="00327C02">
        <w:rPr>
          <w:rFonts w:ascii="Times New Roman" w:hAnsi="Times New Roman" w:cs="Times New Roman"/>
          <w:sz w:val="24"/>
          <w:szCs w:val="20"/>
        </w:rPr>
        <w:t>) i</w:t>
      </w:r>
      <w:r w:rsidR="00842104">
        <w:rPr>
          <w:rFonts w:ascii="Times New Roman" w:hAnsi="Times New Roman" w:cs="Times New Roman"/>
          <w:sz w:val="24"/>
          <w:szCs w:val="20"/>
        </w:rPr>
        <w:t>menuje tudi vzdrževanje. Slika 6.2</w:t>
      </w:r>
      <w:r w:rsidR="00360F96" w:rsidRPr="00327C02">
        <w:rPr>
          <w:rFonts w:ascii="Times New Roman" w:hAnsi="Times New Roman" w:cs="Times New Roman"/>
          <w:sz w:val="24"/>
          <w:szCs w:val="20"/>
        </w:rPr>
        <w:t xml:space="preserve"> tako predstavlja domenski model, ki je zgrajen iz razvojnih faz in hkrati predst</w:t>
      </w:r>
      <w:r w:rsidR="0024411D">
        <w:rPr>
          <w:rFonts w:ascii="Times New Roman" w:hAnsi="Times New Roman" w:cs="Times New Roman"/>
          <w:sz w:val="24"/>
          <w:szCs w:val="20"/>
        </w:rPr>
        <w:t>avlja podlago za procesni model.</w:t>
      </w:r>
    </w:p>
    <w:p w14:paraId="2C66B8F3" w14:textId="77777777" w:rsidR="006A2E44" w:rsidRDefault="006A2E44" w:rsidP="005A6A3B">
      <w:pPr>
        <w:spacing w:line="360" w:lineRule="auto"/>
        <w:contextualSpacing/>
        <w:jc w:val="center"/>
        <w:rPr>
          <w:rFonts w:ascii="Times New Roman" w:hAnsi="Times New Roman" w:cs="Times New Roman"/>
          <w:sz w:val="20"/>
          <w:szCs w:val="20"/>
        </w:rPr>
      </w:pPr>
    </w:p>
    <w:p w14:paraId="00CC06F9" w14:textId="27F587E1"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5E7E79">
        <w:rPr>
          <w:rFonts w:ascii="Times New Roman" w:hAnsi="Times New Roman" w:cs="Times New Roman"/>
          <w:sz w:val="20"/>
          <w:szCs w:val="20"/>
        </w:rPr>
        <w:t>2</w:t>
      </w:r>
      <w:r w:rsidRPr="00327C02">
        <w:rPr>
          <w:rFonts w:ascii="Times New Roman" w:hAnsi="Times New Roman" w:cs="Times New Roman"/>
          <w:sz w:val="20"/>
          <w:szCs w:val="20"/>
        </w:rPr>
        <w:t xml:space="preserve"> domenski model na podlagi razvojnih faz</w:t>
      </w:r>
    </w:p>
    <w:p w14:paraId="2E342306" w14:textId="111AB516" w:rsidR="00360F96" w:rsidRPr="00327C02" w:rsidRDefault="00F905F5" w:rsidP="005A6A3B">
      <w:pPr>
        <w:spacing w:line="360" w:lineRule="auto"/>
        <w:contextualSpacing/>
        <w:jc w:val="center"/>
        <w:rPr>
          <w:rFonts w:ascii="Times New Roman" w:hAnsi="Times New Roman" w:cs="Times New Roman"/>
          <w:sz w:val="20"/>
          <w:szCs w:val="20"/>
        </w:rPr>
      </w:pPr>
      <w:r w:rsidRPr="00F905F5">
        <w:rPr>
          <w:rFonts w:ascii="Times New Roman" w:hAnsi="Times New Roman" w:cs="Times New Roman"/>
          <w:noProof/>
          <w:sz w:val="20"/>
          <w:szCs w:val="20"/>
          <w:lang w:eastAsia="sl-SI"/>
        </w:rPr>
        <w:drawing>
          <wp:inline distT="0" distB="0" distL="0" distR="0" wp14:anchorId="48A1C8A3" wp14:editId="7A1A41C1">
            <wp:extent cx="5715000" cy="318770"/>
            <wp:effectExtent l="0" t="0" r="0" b="508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820453" cy="324652"/>
                    </a:xfrm>
                    <a:prstGeom prst="rect">
                      <a:avLst/>
                    </a:prstGeom>
                  </pic:spPr>
                </pic:pic>
              </a:graphicData>
            </a:graphic>
          </wp:inline>
        </w:drawing>
      </w:r>
    </w:p>
    <w:p w14:paraId="556812F4" w14:textId="77777777" w:rsidR="00F905F5" w:rsidRDefault="00F905F5" w:rsidP="005A6A3B">
      <w:pPr>
        <w:spacing w:line="360" w:lineRule="auto"/>
        <w:contextualSpacing/>
        <w:jc w:val="both"/>
        <w:rPr>
          <w:rFonts w:ascii="Times New Roman" w:hAnsi="Times New Roman" w:cs="Times New Roman"/>
          <w:sz w:val="24"/>
          <w:szCs w:val="20"/>
        </w:rPr>
      </w:pPr>
      <w:bookmarkStart w:id="4" w:name="_GoBack"/>
      <w:bookmarkEnd w:id="4"/>
    </w:p>
    <w:p w14:paraId="14ABEBF1" w14:textId="77777777" w:rsidR="00F905F5" w:rsidRDefault="00F905F5"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3 IZBIRA NOTACIJ</w:t>
      </w:r>
    </w:p>
    <w:p w14:paraId="5198D111" w14:textId="54AD7C1B"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V tem koraku bomo definirali jezik uporabe, ki nam bo podal notacije</w:t>
      </w:r>
      <w:r w:rsidR="00AC6458">
        <w:rPr>
          <w:rFonts w:ascii="Times New Roman" w:hAnsi="Times New Roman" w:cs="Times New Roman"/>
          <w:sz w:val="24"/>
          <w:szCs w:val="20"/>
        </w:rPr>
        <w:t xml:space="preserve"> s katerimi bomo lahko izrazili natančen potek delovanja procesa</w:t>
      </w:r>
      <w:r w:rsidRPr="00327C02">
        <w:rPr>
          <w:rFonts w:ascii="Times New Roman" w:hAnsi="Times New Roman" w:cs="Times New Roman"/>
          <w:sz w:val="24"/>
          <w:szCs w:val="20"/>
        </w:rPr>
        <w:t xml:space="preserv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02A0E856" w14:textId="77777777" w:rsidR="00566059" w:rsidRDefault="00566059" w:rsidP="005A6A3B">
      <w:pPr>
        <w:spacing w:line="360" w:lineRule="auto"/>
        <w:contextualSpacing/>
        <w:jc w:val="center"/>
        <w:rPr>
          <w:rFonts w:ascii="Times New Roman" w:hAnsi="Times New Roman" w:cs="Times New Roman"/>
          <w:sz w:val="20"/>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601C754" w14:textId="77777777" w:rsidR="008C6D7A" w:rsidRDefault="008C6D7A" w:rsidP="005A6A3B">
      <w:pPr>
        <w:spacing w:line="360" w:lineRule="auto"/>
        <w:contextualSpacing/>
        <w:rPr>
          <w:rFonts w:ascii="Times New Roman" w:hAnsi="Times New Roman" w:cs="Times New Roman"/>
          <w:sz w:val="24"/>
          <w:szCs w:val="24"/>
        </w:rPr>
      </w:pPr>
    </w:p>
    <w:p w14:paraId="2ABB5E17" w14:textId="6D10BD0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6</w:t>
      </w:r>
      <w:r w:rsidR="00360F96" w:rsidRPr="00327C02">
        <w:rPr>
          <w:rFonts w:ascii="Times New Roman" w:hAnsi="Times New Roman" w:cs="Times New Roman"/>
          <w:sz w:val="24"/>
          <w:szCs w:val="24"/>
        </w:rPr>
        <w:t xml:space="preserve">.4 </w:t>
      </w:r>
      <w:r w:rsidR="00442E52">
        <w:rPr>
          <w:rFonts w:ascii="Times New Roman" w:hAnsi="Times New Roman" w:cs="Times New Roman"/>
          <w:sz w:val="24"/>
          <w:szCs w:val="24"/>
        </w:rPr>
        <w:t>IZGRADNJA ARTEFAKTNEGA MODELA</w:t>
      </w:r>
    </w:p>
    <w:p w14:paraId="71156DC5" w14:textId="2E4C5B8F"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Če </w:t>
      </w:r>
      <w:r w:rsidR="008969EA">
        <w:rPr>
          <w:rFonts w:ascii="Times New Roman" w:hAnsi="Times New Roman" w:cs="Times New Roman"/>
          <w:sz w:val="24"/>
          <w:szCs w:val="20"/>
        </w:rPr>
        <w:t>želimo razviti</w:t>
      </w:r>
      <w:r w:rsidR="00462D53">
        <w:rPr>
          <w:rFonts w:ascii="Times New Roman" w:hAnsi="Times New Roman" w:cs="Times New Roman"/>
          <w:sz w:val="24"/>
          <w:szCs w:val="20"/>
        </w:rPr>
        <w:t xml:space="preserve"> </w:t>
      </w:r>
      <w:r w:rsidRPr="00327C02">
        <w:rPr>
          <w:rFonts w:ascii="Times New Roman" w:hAnsi="Times New Roman" w:cs="Times New Roman"/>
          <w:sz w:val="24"/>
          <w:szCs w:val="20"/>
        </w:rPr>
        <w:t xml:space="preserve">učno igro mora skozi fazo, formalizacije problema. V tej fazi se kreira dokument specifikacije učnega problem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2AB0EDA6"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w:t>
      </w:r>
      <w:r w:rsidR="008969EA">
        <w:rPr>
          <w:rFonts w:ascii="Times New Roman" w:hAnsi="Times New Roman" w:cs="Times New Roman"/>
          <w:sz w:val="24"/>
          <w:szCs w:val="20"/>
        </w:rPr>
        <w:t>ki je</w:t>
      </w:r>
      <w:r w:rsidR="008969EA" w:rsidRPr="00327C02">
        <w:rPr>
          <w:rFonts w:ascii="Times New Roman" w:hAnsi="Times New Roman" w:cs="Times New Roman"/>
          <w:sz w:val="24"/>
          <w:szCs w:val="20"/>
        </w:rPr>
        <w:t xml:space="preserve"> </w:t>
      </w:r>
      <w:r w:rsidRPr="00327C02">
        <w:rPr>
          <w:rFonts w:ascii="Times New Roman" w:hAnsi="Times New Roman" w:cs="Times New Roman"/>
          <w:sz w:val="24"/>
          <w:szCs w:val="20"/>
        </w:rPr>
        <w:t>namen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5D900A62"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42"/>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F22202">
        <w:rPr>
          <w:rFonts w:ascii="Times New Roman" w:hAnsi="Times New Roman" w:cs="Times New Roman"/>
          <w:sz w:val="24"/>
          <w:szCs w:val="20"/>
        </w:rPr>
        <w:t xml:space="preserve"> ali pred-</w:t>
      </w:r>
      <w:r w:rsidR="00360F96" w:rsidRPr="00327C02">
        <w:rPr>
          <w:rFonts w:ascii="Times New Roman" w:hAnsi="Times New Roman" w:cs="Times New Roman"/>
          <w:sz w:val="24"/>
          <w:szCs w:val="20"/>
        </w:rPr>
        <w:t xml:space="preserve">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v projektnega načrta</w:t>
      </w:r>
      <w:r w:rsidR="00405C65">
        <w:rPr>
          <w:rFonts w:ascii="Times New Roman" w:hAnsi="Times New Roman" w:cs="Times New Roman"/>
          <w:sz w:val="24"/>
          <w:szCs w:val="20"/>
        </w:rPr>
        <w:t xml:space="preserve"> (</w:t>
      </w:r>
      <w:r w:rsidR="00405C65" w:rsidRPr="00327C02">
        <w:rPr>
          <w:rFonts w:ascii="Times New Roman" w:hAnsi="Times New Roman" w:cs="Times New Roman"/>
          <w:sz w:val="24"/>
        </w:rPr>
        <w:t>Novak 2012, 353)</w:t>
      </w:r>
      <w:r w:rsidR="001F55CB">
        <w:rPr>
          <w:rFonts w:ascii="Times New Roman" w:hAnsi="Times New Roman" w:cs="Times New Roman"/>
          <w:sz w:val="24"/>
          <w:szCs w:val="20"/>
        </w:rPr>
        <w:t xml:space="preserve">.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43"/>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lastRenderedPageBreak/>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4A28E04F"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tem koraku se izdelata podatkovna baza defektov in načrt testiranja</w:t>
      </w:r>
      <w:r w:rsidR="00AC3546">
        <w:rPr>
          <w:rFonts w:ascii="Times New Roman" w:hAnsi="Times New Roman" w:cs="Times New Roman"/>
          <w:sz w:val="24"/>
          <w:szCs w:val="20"/>
        </w:rPr>
        <w:t>. Po testiranju sledi faza post-</w:t>
      </w:r>
      <w:r w:rsidRPr="00327C02">
        <w:rPr>
          <w:rFonts w:ascii="Times New Roman" w:hAnsi="Times New Roman" w:cs="Times New Roman"/>
          <w:sz w:val="24"/>
          <w:szCs w:val="20"/>
        </w:rPr>
        <w:t xml:space="preserve">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 xml:space="preserve">Po izdaji igre se izdela dokument </w:t>
      </w:r>
      <w:r w:rsidR="008F08DE">
        <w:rPr>
          <w:rFonts w:ascii="Times New Roman" w:hAnsi="Times New Roman" w:cs="Times New Roman"/>
          <w:sz w:val="24"/>
          <w:szCs w:val="20"/>
        </w:rPr>
        <w:t>analize</w:t>
      </w:r>
      <w:r w:rsidR="00A879B8">
        <w:rPr>
          <w:rFonts w:ascii="Times New Roman" w:hAnsi="Times New Roman" w:cs="Times New Roman"/>
          <w:sz w:val="24"/>
          <w:szCs w:val="20"/>
        </w:rPr>
        <w:t xml:space="preserv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230B8D93" w:rsidR="00360F96" w:rsidRDefault="002A26C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6.3</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604F57E9" w14:textId="77777777" w:rsidR="002A26C9" w:rsidRPr="00327C02"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327C02" w:rsidRDefault="00360F96" w:rsidP="002A26C9">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2A26C9">
        <w:rPr>
          <w:rFonts w:ascii="Times New Roman" w:hAnsi="Times New Roman" w:cs="Times New Roman"/>
          <w:sz w:val="20"/>
          <w:szCs w:val="20"/>
        </w:rPr>
        <w:t>3</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575D4546" w:rsidR="00360F96" w:rsidRPr="00327C02" w:rsidRDefault="0011332B" w:rsidP="005A6A3B">
      <w:pPr>
        <w:spacing w:line="360" w:lineRule="auto"/>
        <w:contextualSpacing/>
        <w:jc w:val="center"/>
        <w:rPr>
          <w:rFonts w:ascii="Times New Roman" w:hAnsi="Times New Roman" w:cs="Times New Roman"/>
          <w:sz w:val="20"/>
          <w:szCs w:val="20"/>
        </w:rPr>
      </w:pPr>
      <w:r w:rsidRPr="0011332B">
        <w:rPr>
          <w:rFonts w:ascii="Times New Roman" w:hAnsi="Times New Roman" w:cs="Times New Roman"/>
          <w:noProof/>
          <w:sz w:val="20"/>
          <w:szCs w:val="20"/>
          <w:lang w:eastAsia="sl-SI"/>
        </w:rPr>
        <w:drawing>
          <wp:inline distT="0" distB="0" distL="0" distR="0" wp14:anchorId="303781BF" wp14:editId="3A71A487">
            <wp:extent cx="2971800" cy="3055841"/>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83151" cy="3067513"/>
                    </a:xfrm>
                    <a:prstGeom prst="rect">
                      <a:avLst/>
                    </a:prstGeom>
                  </pic:spPr>
                </pic:pic>
              </a:graphicData>
            </a:graphic>
          </wp:inline>
        </w:drawing>
      </w: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DEFINIRANJE PROCESNEGA MODELA</w:t>
      </w:r>
    </w:p>
    <w:p w14:paraId="1E08EABB" w14:textId="235BAF9F"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w:t>
      </w:r>
      <w:r w:rsidR="00B00B77">
        <w:rPr>
          <w:rFonts w:ascii="Times New Roman" w:hAnsi="Times New Roman" w:cs="Times New Roman"/>
          <w:sz w:val="24"/>
          <w:szCs w:val="20"/>
        </w:rPr>
        <w:t xml:space="preserve">tefaktnega in domenskega modela </w:t>
      </w:r>
      <w:r>
        <w:rPr>
          <w:rFonts w:ascii="Times New Roman" w:hAnsi="Times New Roman" w:cs="Times New Roman"/>
          <w:sz w:val="24"/>
          <w:szCs w:val="20"/>
        </w:rPr>
        <w:t>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w:t>
      </w:r>
      <w:r w:rsidR="009230EE">
        <w:rPr>
          <w:rFonts w:ascii="Times New Roman" w:hAnsi="Times New Roman" w:cs="Times New Roman"/>
          <w:sz w:val="24"/>
          <w:szCs w:val="20"/>
        </w:rPr>
        <w:t>4</w:t>
      </w:r>
      <w:r w:rsidR="009F2F00">
        <w:rPr>
          <w:rFonts w:ascii="Times New Roman" w:hAnsi="Times New Roman" w:cs="Times New Roman"/>
          <w:sz w:val="24"/>
          <w:szCs w:val="20"/>
        </w:rPr>
        <w:t>)</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010E50DA"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008A4843">
        <w:rPr>
          <w:rFonts w:ascii="Times New Roman" w:hAnsi="Times New Roman" w:cs="Times New Roman"/>
          <w:sz w:val="24"/>
          <w:szCs w:val="20"/>
        </w:rPr>
        <w:t xml:space="preserve">produkcijo. </w:t>
      </w:r>
      <w:r w:rsidRPr="00327C02">
        <w:rPr>
          <w:rFonts w:ascii="Times New Roman" w:hAnsi="Times New Roman" w:cs="Times New Roman"/>
          <w:sz w:val="24"/>
          <w:szCs w:val="20"/>
        </w:rPr>
        <w:t>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4D51392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C473E0">
        <w:rPr>
          <w:rFonts w:ascii="Times New Roman" w:hAnsi="Times New Roman" w:cs="Times New Roman"/>
          <w:sz w:val="24"/>
          <w:szCs w:val="20"/>
        </w:rPr>
        <w:t>, zato ima model na sliki 6</w:t>
      </w:r>
      <w:r w:rsidR="009F3A11" w:rsidRPr="00327C02">
        <w:rPr>
          <w:rFonts w:ascii="Times New Roman" w:hAnsi="Times New Roman" w:cs="Times New Roman"/>
          <w:sz w:val="24"/>
          <w:szCs w:val="20"/>
        </w:rPr>
        <w:t>.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29547B38" w14:textId="7CA00F65" w:rsidR="007F7E9C" w:rsidRDefault="007E4DB2"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sebnost</w:t>
      </w:r>
      <w:r w:rsidR="007D38BB">
        <w:rPr>
          <w:rFonts w:ascii="Times New Roman" w:hAnsi="Times New Roman" w:cs="Times New Roman"/>
          <w:sz w:val="24"/>
          <w:szCs w:val="20"/>
        </w:rPr>
        <w:t xml:space="preserve">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 xml:space="preserve">zapolnjujejo </w:t>
      </w:r>
      <w:r w:rsidR="0036353C">
        <w:rPr>
          <w:rFonts w:ascii="Times New Roman" w:hAnsi="Times New Roman" w:cs="Times New Roman"/>
          <w:sz w:val="24"/>
          <w:szCs w:val="20"/>
        </w:rPr>
        <w:lastRenderedPageBreak/>
        <w:t>začasna sredstva</w:t>
      </w:r>
      <w:r w:rsidR="0036353C">
        <w:rPr>
          <w:rStyle w:val="Sprotnaopomba-sklic"/>
          <w:rFonts w:ascii="Times New Roman" w:hAnsi="Times New Roman" w:cs="Times New Roman"/>
          <w:sz w:val="24"/>
          <w:szCs w:val="20"/>
        </w:rPr>
        <w:footnoteReference w:id="45"/>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w:t>
      </w:r>
      <w:r w:rsidR="003E7A2D">
        <w:rPr>
          <w:rFonts w:ascii="Times New Roman" w:hAnsi="Times New Roman" w:cs="Times New Roman"/>
          <w:sz w:val="24"/>
          <w:szCs w:val="20"/>
        </w:rPr>
        <w:t>kolegi</w:t>
      </w:r>
      <w:r w:rsidR="00571C6F">
        <w:rPr>
          <w:rFonts w:ascii="Times New Roman" w:hAnsi="Times New Roman" w:cs="Times New Roman"/>
          <w:sz w:val="24"/>
          <w:szCs w:val="20"/>
        </w:rPr>
        <w:t xml:space="preserve">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ki predstavlja testiranje sredstva. 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sidR="00D50A6B">
        <w:rPr>
          <w:rFonts w:ascii="Times New Roman" w:hAnsi="Times New Roman" w:cs="Times New Roman"/>
          <w:sz w:val="24"/>
          <w:szCs w:val="20"/>
        </w:rPr>
        <w:t>rne v aktivnost izvedbe.</w:t>
      </w:r>
    </w:p>
    <w:p w14:paraId="2907CAB8" w14:textId="1237B53A"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w:t>
      </w:r>
      <w:r w:rsidR="00F70FB2">
        <w:rPr>
          <w:rFonts w:ascii="Times New Roman" w:hAnsi="Times New Roman" w:cs="Times New Roman"/>
          <w:sz w:val="24"/>
          <w:szCs w:val="20"/>
        </w:rPr>
        <w:t xml:space="preserve"> </w:t>
      </w:r>
      <w:r w:rsidR="00F70FB2">
        <w:rPr>
          <w:rFonts w:ascii="Times New Roman" w:hAnsi="Times New Roman" w:cs="Times New Roman"/>
          <w:sz w:val="24"/>
          <w:szCs w:val="20"/>
        </w:rPr>
        <w:fldChar w:fldCharType="begin"/>
      </w:r>
      <w:r w:rsidR="00F70FB2">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Pr>
          <w:rFonts w:ascii="Times New Roman" w:hAnsi="Times New Roman" w:cs="Times New Roman"/>
          <w:sz w:val="24"/>
          <w:szCs w:val="20"/>
        </w:rPr>
        <w:fldChar w:fldCharType="separate"/>
      </w:r>
      <w:r w:rsidR="00F70FB2" w:rsidRPr="00672825">
        <w:rPr>
          <w:rFonts w:ascii="Times New Roman" w:hAnsi="Times New Roman" w:cs="Times New Roman"/>
          <w:sz w:val="24"/>
          <w:szCs w:val="24"/>
        </w:rPr>
        <w:t>(O’Hagan in O’Connor 2015, 5)</w:t>
      </w:r>
      <w:r w:rsidR="00F70FB2">
        <w:rPr>
          <w:rFonts w:ascii="Times New Roman" w:hAnsi="Times New Roman" w:cs="Times New Roman"/>
          <w:sz w:val="24"/>
          <w:szCs w:val="20"/>
        </w:rPr>
        <w:fldChar w:fldCharType="end"/>
      </w:r>
      <w:r>
        <w:rPr>
          <w:rFonts w:ascii="Times New Roman" w:hAnsi="Times New Roman" w:cs="Times New Roman"/>
          <w:sz w:val="24"/>
          <w:szCs w:val="20"/>
        </w:rPr>
        <w:t>. Slabo nadzorovane spremembe lahko prerastejo v večje težave, ki lahko negativno vpl</w:t>
      </w:r>
      <w:r w:rsidR="00DC28C9">
        <w:rPr>
          <w:rFonts w:ascii="Times New Roman" w:hAnsi="Times New Roman" w:cs="Times New Roman"/>
          <w:sz w:val="24"/>
          <w:szCs w:val="20"/>
        </w:rPr>
        <w:t>ivajo na funkcionalnost, sredst</w:t>
      </w:r>
      <w:r>
        <w:rPr>
          <w:rFonts w:ascii="Times New Roman" w:hAnsi="Times New Roman" w:cs="Times New Roman"/>
          <w:sz w:val="24"/>
          <w:szCs w:val="20"/>
        </w:rPr>
        <w:t>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991CA8">
        <w:rPr>
          <w:rFonts w:ascii="Times New Roman" w:hAnsi="Times New Roman" w:cs="Times New Roman"/>
          <w:sz w:val="24"/>
          <w:szCs w:val="20"/>
        </w:rPr>
        <w:t>(</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F70FB2">
        <w:rPr>
          <w:rFonts w:ascii="Times New Roman" w:hAnsi="Times New Roman" w:cs="Times New Roman"/>
          <w:sz w:val="24"/>
          <w:szCs w:val="24"/>
        </w:rPr>
        <w:t>prav tam</w:t>
      </w:r>
      <w:r w:rsidR="00672825" w:rsidRPr="00672825">
        <w:rPr>
          <w:rFonts w:ascii="Times New Roman" w:hAnsi="Times New Roman" w:cs="Times New Roman"/>
          <w:sz w:val="24"/>
          <w:szCs w:val="24"/>
        </w:rPr>
        <w:t>)</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67584C">
        <w:rPr>
          <w:rFonts w:ascii="Times New Roman" w:hAnsi="Times New Roman" w:cs="Times New Roman"/>
          <w:sz w:val="24"/>
          <w:szCs w:val="20"/>
        </w:rPr>
        <w:t xml:space="preserve">se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w:t>
      </w:r>
      <w:r w:rsidR="004B7377">
        <w:rPr>
          <w:rFonts w:ascii="Times New Roman" w:hAnsi="Times New Roman" w:cs="Times New Roman"/>
          <w:sz w:val="24"/>
          <w:szCs w:val="20"/>
        </w:rPr>
        <w:t xml:space="preserve">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 xml:space="preserve">načrtovanja iteracije ni </w:t>
      </w:r>
      <w:r w:rsidR="001C1860">
        <w:rPr>
          <w:rFonts w:ascii="Times New Roman" w:hAnsi="Times New Roman" w:cs="Times New Roman"/>
          <w:sz w:val="24"/>
          <w:szCs w:val="20"/>
        </w:rPr>
        <w:t>nujen</w:t>
      </w:r>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73ABF9E0" w:rsidR="00360F96" w:rsidRDefault="00BC296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4</w:t>
      </w:r>
      <w:r w:rsidR="007E4031">
        <w:rPr>
          <w:rFonts w:ascii="Times New Roman" w:hAnsi="Times New Roman" w:cs="Times New Roman"/>
          <w:sz w:val="24"/>
          <w:szCs w:val="20"/>
        </w:rPr>
        <w:t xml:space="preserve"> modra stanja predstavljajo f</w:t>
      </w:r>
      <w:r w:rsidR="00360F96" w:rsidRPr="00327C02">
        <w:rPr>
          <w:rFonts w:ascii="Times New Roman" w:hAnsi="Times New Roman" w:cs="Times New Roman"/>
          <w:sz w:val="24"/>
          <w:szCs w:val="20"/>
        </w:rPr>
        <w:t>a</w:t>
      </w:r>
      <w:r w:rsidR="007E4031">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w:t>
      </w:r>
      <w:r w:rsidR="00360F96" w:rsidRPr="00327C02">
        <w:rPr>
          <w:rFonts w:ascii="Times New Roman" w:hAnsi="Times New Roman" w:cs="Times New Roman"/>
          <w:sz w:val="24"/>
          <w:szCs w:val="20"/>
        </w:rPr>
        <w:lastRenderedPageBreak/>
        <w:t>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46"/>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v celoti predvideti in testirati</w:t>
      </w:r>
      <w:r w:rsidR="00500C5C">
        <w:rPr>
          <w:rFonts w:ascii="Times New Roman" w:hAnsi="Times New Roman" w:cs="Times New Roman"/>
          <w:sz w:val="24"/>
          <w:szCs w:val="20"/>
        </w:rPr>
        <w:t xml:space="preserve"> </w:t>
      </w:r>
      <w:r w:rsidR="00500C5C" w:rsidRPr="00327C02">
        <w:rPr>
          <w:rFonts w:ascii="Times New Roman" w:hAnsi="Times New Roman" w:cs="Times New Roman"/>
          <w:sz w:val="24"/>
          <w:szCs w:val="20"/>
        </w:rPr>
        <w:fldChar w:fldCharType="begin"/>
      </w:r>
      <w:r w:rsidR="00500C5C"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327C02">
        <w:rPr>
          <w:rFonts w:ascii="Times New Roman" w:hAnsi="Times New Roman" w:cs="Times New Roman"/>
          <w:sz w:val="24"/>
          <w:szCs w:val="20"/>
        </w:rPr>
        <w:fldChar w:fldCharType="separate"/>
      </w:r>
      <w:r w:rsidR="00500C5C" w:rsidRPr="00327C02">
        <w:rPr>
          <w:rFonts w:ascii="Times New Roman" w:hAnsi="Times New Roman" w:cs="Times New Roman"/>
          <w:sz w:val="24"/>
        </w:rPr>
        <w:t>(Bates 2004, 216)</w:t>
      </w:r>
      <w:r w:rsidR="00500C5C"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w:t>
      </w:r>
      <w:r w:rsidR="00500C5C">
        <w:rPr>
          <w:rFonts w:ascii="Times New Roman" w:hAnsi="Times New Roman" w:cs="Times New Roman"/>
          <w:sz w:val="24"/>
        </w:rPr>
        <w:t>prav tam</w:t>
      </w:r>
      <w:r w:rsidR="00360F96" w:rsidRPr="00327C02">
        <w:rPr>
          <w:rFonts w:ascii="Times New Roman" w:hAnsi="Times New Roman" w:cs="Times New Roman"/>
          <w:sz w:val="24"/>
        </w:rPr>
        <w:t>)</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79DE922" w14:textId="77777777" w:rsidR="00BC2964" w:rsidRPr="00327C02" w:rsidRDefault="00BC2964" w:rsidP="005A6A3B">
      <w:pPr>
        <w:spacing w:line="360" w:lineRule="auto"/>
        <w:contextualSpacing/>
        <w:jc w:val="both"/>
        <w:rPr>
          <w:rFonts w:ascii="Times New Roman" w:hAnsi="Times New Roman" w:cs="Times New Roman"/>
          <w:sz w:val="24"/>
          <w:szCs w:val="20"/>
        </w:rPr>
      </w:pPr>
    </w:p>
    <w:p w14:paraId="21B43413" w14:textId="4D4726D1"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w:t>
      </w:r>
      <w:r w:rsidR="00BC2964">
        <w:rPr>
          <w:rFonts w:ascii="Times New Roman" w:hAnsi="Times New Roman" w:cs="Times New Roman"/>
          <w:sz w:val="20"/>
          <w:szCs w:val="20"/>
        </w:rPr>
        <w:t>4</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w:t>
      </w:r>
      <w:r w:rsidR="00710DDF">
        <w:rPr>
          <w:rFonts w:ascii="Times New Roman" w:hAnsi="Times New Roman" w:cs="Times New Roman"/>
          <w:sz w:val="20"/>
          <w:szCs w:val="20"/>
        </w:rPr>
        <w:t xml:space="preserve"> procesnega in artefaktnega modela</w:t>
      </w:r>
      <w:r w:rsidR="00BF13CF">
        <w:rPr>
          <w:rFonts w:ascii="Times New Roman" w:hAnsi="Times New Roman" w:cs="Times New Roman"/>
          <w:sz w:val="20"/>
          <w:szCs w:val="20"/>
        </w:rPr>
        <w:t xml:space="preserve">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9541" cy="6028775"/>
                    </a:xfrm>
                    <a:prstGeom prst="rect">
                      <a:avLst/>
                    </a:prstGeom>
                  </pic:spPr>
                </pic:pic>
              </a:graphicData>
            </a:graphic>
          </wp:inline>
        </w:drawing>
      </w:r>
    </w:p>
    <w:p w14:paraId="3F2FE923" w14:textId="77777777" w:rsidR="00B420BA"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Default="006211B4">
      <w:pPr>
        <w:rPr>
          <w:rFonts w:ascii="Times New Roman" w:hAnsi="Times New Roman" w:cs="Times New Roman"/>
          <w:sz w:val="24"/>
          <w:szCs w:val="20"/>
        </w:rPr>
      </w:pPr>
      <w:r>
        <w:rPr>
          <w:rFonts w:ascii="Times New Roman" w:hAnsi="Times New Roman" w:cs="Times New Roman"/>
          <w:sz w:val="24"/>
          <w:szCs w:val="20"/>
        </w:rPr>
        <w:br w:type="page"/>
      </w:r>
    </w:p>
    <w:p w14:paraId="193E7840" w14:textId="4DD8D0A5"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22711ACA" w14:textId="37208FC3"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C2964">
        <w:rPr>
          <w:rFonts w:ascii="Times New Roman" w:hAnsi="Times New Roman" w:cs="Times New Roman"/>
          <w:sz w:val="24"/>
          <w:szCs w:val="20"/>
        </w:rPr>
        <w:t>.4</w:t>
      </w:r>
      <w:r w:rsidR="00B454D3" w:rsidRPr="00327C02">
        <w:rPr>
          <w:rFonts w:ascii="Times New Roman" w:hAnsi="Times New Roman" w:cs="Times New Roman"/>
          <w:sz w:val="24"/>
          <w:szCs w:val="20"/>
        </w:rPr>
        <w:t>)</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FE57D5">
        <w:rPr>
          <w:rFonts w:ascii="Times New Roman" w:hAnsi="Times New Roman" w:cs="Times New Roman"/>
          <w:sz w:val="24"/>
          <w:szCs w:val="20"/>
        </w:rPr>
        <w:t xml:space="preserve">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BC2964">
        <w:rPr>
          <w:rFonts w:ascii="Times New Roman" w:hAnsi="Times New Roman" w:cs="Times New Roman"/>
          <w:sz w:val="24"/>
          <w:szCs w:val="20"/>
        </w:rPr>
        <w:t>.5</w:t>
      </w:r>
      <w:r w:rsidR="00474086"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44252205"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00BC2964">
        <w:rPr>
          <w:rFonts w:ascii="Times New Roman" w:hAnsi="Times New Roman" w:cs="Times New Roman"/>
          <w:sz w:val="20"/>
          <w:szCs w:val="20"/>
        </w:rPr>
        <w:t>.5</w:t>
      </w:r>
      <w:r w:rsidRPr="00327C02">
        <w:rPr>
          <w:rFonts w:ascii="Times New Roman" w:hAnsi="Times New Roman" w:cs="Times New Roman"/>
          <w:sz w:val="20"/>
          <w:szCs w:val="20"/>
        </w:rPr>
        <w:t xml:space="preserve"> abstrakcija predlaganega procesnega modela</w:t>
      </w:r>
    </w:p>
    <w:p w14:paraId="0822A1F1" w14:textId="4D57E847" w:rsidR="007A6190" w:rsidRPr="00327C02" w:rsidRDefault="00150CB6" w:rsidP="007A6190">
      <w:pPr>
        <w:spacing w:line="360" w:lineRule="auto"/>
        <w:contextualSpacing/>
        <w:jc w:val="center"/>
        <w:rPr>
          <w:rFonts w:ascii="Times New Roman" w:hAnsi="Times New Roman" w:cs="Times New Roman"/>
          <w:sz w:val="20"/>
          <w:szCs w:val="20"/>
        </w:rPr>
      </w:pPr>
      <w:r w:rsidRPr="00150CB6">
        <w:rPr>
          <w:rFonts w:ascii="Times New Roman" w:hAnsi="Times New Roman" w:cs="Times New Roman"/>
          <w:noProof/>
          <w:sz w:val="20"/>
          <w:szCs w:val="20"/>
          <w:lang w:eastAsia="sl-SI"/>
        </w:rPr>
        <w:drawing>
          <wp:inline distT="0" distB="0" distL="0" distR="0" wp14:anchorId="4076C7BB" wp14:editId="4E441EC3">
            <wp:extent cx="4546600" cy="1450209"/>
            <wp:effectExtent l="0" t="0" r="635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67270" cy="1456802"/>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lastRenderedPageBreak/>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26122BD0"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Kanban dimenzijo metodologije vsak trenutek vemo koliko dela je v 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w:t>
      </w:r>
      <w:r w:rsidR="00980144">
        <w:rPr>
          <w:rFonts w:ascii="Times New Roman" w:hAnsi="Times New Roman" w:cs="Times New Roman"/>
          <w:sz w:val="24"/>
          <w:szCs w:val="20"/>
        </w:rPr>
        <w:t xml:space="preserve">v pol strukturirane intervjuje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47"/>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4E504A">
        <w:rPr>
          <w:rFonts w:ascii="Times New Roman" w:hAnsi="Times New Roman" w:cs="Times New Roman"/>
          <w:sz w:val="24"/>
          <w:szCs w:val="20"/>
        </w:rPr>
        <w:t>. Z uporabo praks tega</w:t>
      </w:r>
      <w:r w:rsidR="00E661B1" w:rsidRPr="00327C02">
        <w:rPr>
          <w:rFonts w:ascii="Times New Roman" w:hAnsi="Times New Roman" w:cs="Times New Roman"/>
          <w:sz w:val="24"/>
          <w:szCs w:val="20"/>
        </w:rPr>
        <w:t xml:space="preserve">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7EE651BB" w14:textId="77777777" w:rsidR="00386F0C"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w:t>
      </w:r>
    </w:p>
    <w:p w14:paraId="2AFB9D6A" w14:textId="77777777" w:rsidR="00386F0C" w:rsidRDefault="00386F0C" w:rsidP="005A6A3B">
      <w:pPr>
        <w:spacing w:line="360" w:lineRule="auto"/>
        <w:contextualSpacing/>
        <w:jc w:val="both"/>
        <w:rPr>
          <w:rFonts w:ascii="Times New Roman" w:hAnsi="Times New Roman" w:cs="Times New Roman"/>
          <w:sz w:val="24"/>
          <w:szCs w:val="20"/>
        </w:rPr>
      </w:pPr>
    </w:p>
    <w:p w14:paraId="4F9CD3EF" w14:textId="64DA6FB0" w:rsidR="007A6190" w:rsidRDefault="000D688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Tako osnovno ekipo lahko sestavljajo producent, oblikovalec, program</w:t>
      </w:r>
      <w:r w:rsidR="007D2C02">
        <w:rPr>
          <w:rFonts w:ascii="Times New Roman" w:hAnsi="Times New Roman" w:cs="Times New Roman"/>
          <w:sz w:val="24"/>
          <w:szCs w:val="20"/>
        </w:rPr>
        <w:t xml:space="preserve">er in kreator umetniških sredstev,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7D2C02">
        <w:rPr>
          <w:rFonts w:ascii="Times New Roman" w:hAnsi="Times New Roman" w:cs="Times New Roman"/>
          <w:sz w:val="24"/>
          <w:szCs w:val="20"/>
        </w:rPr>
        <w:t xml:space="preserve"> pri</w:t>
      </w:r>
      <w:r w:rsidR="000152A1">
        <w:rPr>
          <w:rFonts w:ascii="Times New Roman" w:hAnsi="Times New Roman" w:cs="Times New Roman"/>
          <w:sz w:val="24"/>
          <w:szCs w:val="20"/>
        </w:rPr>
        <w:t xml:space="preserve">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48"/>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9"/>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50"/>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3FE31B39" w14:textId="77777777" w:rsidR="00F24489" w:rsidRDefault="00D85365" w:rsidP="00262F2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6.6</w:t>
      </w:r>
      <w:r w:rsidR="00BB6D28" w:rsidRPr="00CA19C9">
        <w:rPr>
          <w:rFonts w:ascii="Times New Roman" w:hAnsi="Times New Roman" w:cs="Times New Roman"/>
          <w:sz w:val="24"/>
          <w:szCs w:val="24"/>
        </w:rPr>
        <w:t>. OPTIMIZACIJA PROCESA</w:t>
      </w:r>
    </w:p>
    <w:p w14:paraId="39433470" w14:textId="034E4E4C" w:rsidR="009927AC" w:rsidRDefault="005F2116" w:rsidP="00262F27">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er želimo v sklopu RV2 ugotoviti ali je predlagani model primeren za optimizacijo z DGMM smo izvedli simulacijo optimizacije z DGMM.</w:t>
      </w:r>
      <w:r w:rsidR="00151EDD">
        <w:rPr>
          <w:rFonts w:ascii="Times New Roman" w:hAnsi="Times New Roman" w:cs="Times New Roman"/>
          <w:sz w:val="24"/>
          <w:szCs w:val="20"/>
        </w:rPr>
        <w:t xml:space="preserve"> </w:t>
      </w:r>
      <w:r>
        <w:rPr>
          <w:rFonts w:ascii="Times New Roman" w:hAnsi="Times New Roman" w:cs="Times New Roman"/>
          <w:sz w:val="24"/>
          <w:szCs w:val="20"/>
        </w:rPr>
        <w:t>V prvem delu smo izjavam, ki se nanašajo na izvajanje GDPA (PRILOGA M) za ocenjevanje optimalne zrelosti po DGMM</w:t>
      </w:r>
      <w:r w:rsidR="00C63FFB">
        <w:rPr>
          <w:rFonts w:ascii="Times New Roman" w:hAnsi="Times New Roman" w:cs="Times New Roman"/>
          <w:sz w:val="24"/>
          <w:szCs w:val="20"/>
        </w:rPr>
        <w:t xml:space="preserve"> podali odgovore. V kolikor predlagani </w:t>
      </w:r>
      <w:r>
        <w:rPr>
          <w:rFonts w:ascii="Times New Roman" w:hAnsi="Times New Roman" w:cs="Times New Roman"/>
          <w:sz w:val="24"/>
          <w:szCs w:val="20"/>
        </w:rPr>
        <w:t>model zagotavlja izvajanje posamezne GDPA smo v tabelo zapisali DA</w:t>
      </w:r>
      <w:r w:rsidR="00C63FFB">
        <w:rPr>
          <w:rFonts w:ascii="Times New Roman" w:hAnsi="Times New Roman" w:cs="Times New Roman"/>
          <w:sz w:val="24"/>
          <w:szCs w:val="20"/>
        </w:rPr>
        <w:t>,</w:t>
      </w:r>
      <w:r>
        <w:rPr>
          <w:rFonts w:ascii="Times New Roman" w:hAnsi="Times New Roman" w:cs="Times New Roman"/>
          <w:sz w:val="24"/>
          <w:szCs w:val="20"/>
        </w:rPr>
        <w:t xml:space="preserve"> v kolikor</w:t>
      </w:r>
      <w:r w:rsidR="00C63FFB">
        <w:rPr>
          <w:rFonts w:ascii="Times New Roman" w:hAnsi="Times New Roman" w:cs="Times New Roman"/>
          <w:sz w:val="24"/>
          <w:szCs w:val="20"/>
        </w:rPr>
        <w:t xml:space="preserve"> </w:t>
      </w:r>
      <w:r w:rsidR="00330425">
        <w:rPr>
          <w:rFonts w:ascii="Times New Roman" w:hAnsi="Times New Roman" w:cs="Times New Roman"/>
          <w:sz w:val="24"/>
          <w:szCs w:val="20"/>
        </w:rPr>
        <w:t xml:space="preserve">ne zagotavlja izvajanja </w:t>
      </w:r>
      <w:r>
        <w:rPr>
          <w:rFonts w:ascii="Times New Roman" w:hAnsi="Times New Roman" w:cs="Times New Roman"/>
          <w:sz w:val="24"/>
          <w:szCs w:val="20"/>
        </w:rPr>
        <w:t>smo zapisali NE. Rezultati so v PRILOGA N.</w:t>
      </w:r>
      <w:r w:rsidR="009927AC">
        <w:rPr>
          <w:rFonts w:ascii="Times New Roman" w:hAnsi="Times New Roman" w:cs="Times New Roman"/>
          <w:sz w:val="24"/>
          <w:szCs w:val="20"/>
        </w:rPr>
        <w:t xml:space="preserve"> </w:t>
      </w:r>
    </w:p>
    <w:p w14:paraId="28D988C5" w14:textId="5F72A3ED" w:rsidR="00701E3D" w:rsidRPr="005F2116" w:rsidRDefault="0001778E" w:rsidP="00262F27">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Ugotovili smo, da n</w:t>
      </w:r>
      <w:r w:rsidR="0062787E">
        <w:rPr>
          <w:rFonts w:ascii="Times New Roman" w:hAnsi="Times New Roman" w:cs="Times New Roman"/>
          <w:sz w:val="24"/>
          <w:szCs w:val="24"/>
        </w:rPr>
        <w:t>aš model ne zagotavlja izvajanja</w:t>
      </w:r>
      <w:r>
        <w:rPr>
          <w:rFonts w:ascii="Times New Roman" w:hAnsi="Times New Roman" w:cs="Times New Roman"/>
          <w:sz w:val="24"/>
          <w:szCs w:val="24"/>
        </w:rPr>
        <w:t xml:space="preserve"> vseh GDPA, ki jih predvideva DGMM.</w:t>
      </w:r>
      <w:r w:rsidR="00E0709C">
        <w:rPr>
          <w:rFonts w:ascii="Times New Roman" w:hAnsi="Times New Roman" w:cs="Times New Roman"/>
          <w:sz w:val="24"/>
          <w:szCs w:val="24"/>
        </w:rPr>
        <w:t xml:space="preserve"> </w:t>
      </w:r>
      <w:r w:rsidR="00C00522">
        <w:rPr>
          <w:rFonts w:ascii="Times New Roman" w:hAnsi="Times New Roman" w:cs="Times New Roman"/>
          <w:sz w:val="24"/>
          <w:szCs w:val="24"/>
        </w:rPr>
        <w:t>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w:t>
      </w:r>
      <w:r w:rsidR="002A7FE3">
        <w:rPr>
          <w:rFonts w:ascii="Times New Roman" w:hAnsi="Times New Roman" w:cs="Times New Roman"/>
          <w:sz w:val="24"/>
          <w:szCs w:val="24"/>
        </w:rPr>
        <w:t xml:space="preserve"> ga</w:t>
      </w:r>
      <w:r w:rsidR="00C00522">
        <w:rPr>
          <w:rFonts w:ascii="Times New Roman" w:hAnsi="Times New Roman" w:cs="Times New Roman"/>
          <w:sz w:val="24"/>
          <w:szCs w:val="24"/>
        </w:rPr>
        <w:t xml:space="preserve">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w:t>
      </w:r>
      <w:r w:rsidR="002C2A71">
        <w:rPr>
          <w:rFonts w:ascii="Times New Roman" w:hAnsi="Times New Roman" w:cs="Times New Roman"/>
          <w:sz w:val="24"/>
          <w:szCs w:val="24"/>
        </w:rPr>
        <w:t xml:space="preserve"> našem </w:t>
      </w:r>
      <w:r w:rsidR="00E90129">
        <w:rPr>
          <w:rFonts w:ascii="Times New Roman" w:hAnsi="Times New Roman" w:cs="Times New Roman"/>
          <w:sz w:val="24"/>
          <w:szCs w:val="24"/>
        </w:rPr>
        <w:t>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w:t>
      </w:r>
      <w:r w:rsidR="00B4116F">
        <w:rPr>
          <w:rFonts w:ascii="Times New Roman" w:hAnsi="Times New Roman" w:cs="Times New Roman"/>
          <w:sz w:val="24"/>
          <w:szCs w:val="24"/>
        </w:rPr>
        <w:t>smo želeli</w:t>
      </w:r>
      <w:r w:rsidR="00B97C1E">
        <w:rPr>
          <w:rFonts w:ascii="Times New Roman" w:hAnsi="Times New Roman" w:cs="Times New Roman"/>
          <w:sz w:val="24"/>
          <w:szCs w:val="24"/>
        </w:rPr>
        <w:t xml:space="preserve"> doseči. </w:t>
      </w:r>
      <w:r w:rsidR="00ED2511">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sidR="00ED2511">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r w:rsidR="00FB6595">
        <w:rPr>
          <w:rFonts w:ascii="Times New Roman" w:hAnsi="Times New Roman" w:cs="Times New Roman"/>
          <w:sz w:val="24"/>
          <w:szCs w:val="24"/>
        </w:rPr>
        <w:t xml:space="preserve"> </w:t>
      </w:r>
      <w:r w:rsidR="008B75A9">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6D7C53DD" w14:textId="2C0F3B27" w:rsidR="0014192B"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ezultati so pokazali, da predlagani model od skupno 43 GDPA omogoča izvajanje 39 GDPA. Po metodi DGMM je za ocenjevanje najvišje stopnje zrelosti potrebno izvajanje vsaj 36 GDPA</w:t>
      </w:r>
      <w:r w:rsidR="00C778B2">
        <w:rPr>
          <w:rFonts w:ascii="Times New Roman" w:hAnsi="Times New Roman" w:cs="Times New Roman"/>
          <w:sz w:val="24"/>
          <w:szCs w:val="24"/>
        </w:rPr>
        <w:t xml:space="preserve"> ali več</w:t>
      </w:r>
      <w:r w:rsidR="00712DC5">
        <w:rPr>
          <w:rFonts w:ascii="Times New Roman" w:hAnsi="Times New Roman" w:cs="Times New Roman"/>
          <w:sz w:val="24"/>
          <w:szCs w:val="24"/>
        </w:rPr>
        <w:t xml:space="preserve"> (PRILOGA L)</w:t>
      </w:r>
      <w:r w:rsidR="00C778B2">
        <w:rPr>
          <w:rFonts w:ascii="Times New Roman" w:hAnsi="Times New Roman" w:cs="Times New Roman"/>
          <w:sz w:val="24"/>
          <w:szCs w:val="24"/>
        </w:rPr>
        <w:t>. Zato k</w:t>
      </w:r>
      <w:r w:rsidR="008B75A9">
        <w:rPr>
          <w:rFonts w:ascii="Times New Roman" w:hAnsi="Times New Roman" w:cs="Times New Roman"/>
          <w:sz w:val="24"/>
          <w:szCs w:val="24"/>
        </w:rPr>
        <w:t xml:space="preserve">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w:t>
      </w:r>
      <w:r w:rsidR="0014192B">
        <w:rPr>
          <w:rFonts w:ascii="Times New Roman" w:hAnsi="Times New Roman" w:cs="Times New Roman"/>
          <w:sz w:val="24"/>
          <w:szCs w:val="24"/>
        </w:rPr>
        <w:t xml:space="preserve"> da bi bil procesni model v praksi p</w:t>
      </w:r>
      <w:r>
        <w:rPr>
          <w:rFonts w:ascii="Times New Roman" w:hAnsi="Times New Roman" w:cs="Times New Roman"/>
          <w:sz w:val="24"/>
          <w:szCs w:val="24"/>
        </w:rPr>
        <w:t xml:space="preserve">rimeren za optimizacijo z DGMM. </w:t>
      </w:r>
    </w:p>
    <w:p w14:paraId="4E2DB30E" w14:textId="54BCE3CF" w:rsidR="0014192B"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1EA333" w:rsidR="00897630" w:rsidRDefault="00A54C4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7</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49D4468F" w14:textId="77777777" w:rsidR="003C7CB7" w:rsidRDefault="004E01D7" w:rsidP="003C7CB7">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C7CB7">
        <w:t xml:space="preserve">Abrahamsson, Pekka, Outi Salo, Jussi Ronkainen, in Juhani Warsta. 2017. „Agile Software Development Methods: Review and Analysis“. </w:t>
      </w:r>
      <w:r w:rsidR="003C7CB7">
        <w:rPr>
          <w:i/>
          <w:iCs/>
        </w:rPr>
        <w:t>arXiv:1709.08439 [cs]</w:t>
      </w:r>
      <w:r w:rsidR="003C7CB7">
        <w:t>, september. http://arxiv.org/abs/1709.08439.</w:t>
      </w:r>
    </w:p>
    <w:p w14:paraId="6FA3C1D9" w14:textId="77777777" w:rsidR="003C7CB7" w:rsidRDefault="003C7CB7" w:rsidP="003C7CB7">
      <w:pPr>
        <w:pStyle w:val="Bibliografija"/>
      </w:pPr>
      <w:r>
        <w:t xml:space="preserve">Adams, Ernest. 2013. </w:t>
      </w:r>
      <w:r>
        <w:rPr>
          <w:i/>
          <w:iCs/>
        </w:rPr>
        <w:t>Fundamentals of Game Design</w:t>
      </w:r>
      <w:r>
        <w:t>. 3 edition. Berkeley, CA: New Riders.</w:t>
      </w:r>
    </w:p>
    <w:p w14:paraId="7850A33B" w14:textId="77777777" w:rsidR="003C7CB7" w:rsidRDefault="003C7CB7" w:rsidP="003C7CB7">
      <w:pPr>
        <w:pStyle w:val="Bibliografija"/>
      </w:pPr>
      <w:r>
        <w:t xml:space="preserve">Ahmad, Norita, in Phillip Laplante. 2006. </w:t>
      </w:r>
      <w:r>
        <w:rPr>
          <w:i/>
          <w:iCs/>
        </w:rPr>
        <w:t>Software Project Management Tools: Making a Practical Decision Using AHP</w:t>
      </w:r>
      <w:r>
        <w:t>. doi:10.1109/SEW.2006.30.</w:t>
      </w:r>
    </w:p>
    <w:p w14:paraId="489302F2" w14:textId="77777777" w:rsidR="003C7CB7" w:rsidRDefault="003C7CB7" w:rsidP="003C7CB7">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AE4E923" w14:textId="77777777" w:rsidR="003C7CB7" w:rsidRDefault="003C7CB7" w:rsidP="003C7CB7">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AD0BAC8" w14:textId="77777777" w:rsidR="003C7CB7" w:rsidRDefault="003C7CB7" w:rsidP="003C7CB7">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449A670B" w14:textId="77777777" w:rsidR="003C7CB7" w:rsidRDefault="003C7CB7" w:rsidP="003C7CB7">
      <w:pPr>
        <w:pStyle w:val="Bibliografija"/>
      </w:pPr>
      <w:r>
        <w:t xml:space="preserve">Ambler, Scott. 2002. </w:t>
      </w:r>
      <w:r>
        <w:rPr>
          <w:i/>
          <w:iCs/>
        </w:rPr>
        <w:t>Agile Modeling: Effective Practices for EXtreme Programming and the Unified Process</w:t>
      </w:r>
      <w:r>
        <w:t>. 1 edition. New York: Wiley.</w:t>
      </w:r>
    </w:p>
    <w:p w14:paraId="726FE969" w14:textId="77777777" w:rsidR="003C7CB7" w:rsidRDefault="003C7CB7" w:rsidP="003C7CB7">
      <w:pPr>
        <w:pStyle w:val="Bibliografija"/>
      </w:pPr>
      <w:r>
        <w:t xml:space="preserve">Anderson, David J., in Andy Carmichael. 2016. </w:t>
      </w:r>
      <w:r>
        <w:rPr>
          <w:i/>
          <w:iCs/>
        </w:rPr>
        <w:t>Essential Kanban Condensed</w:t>
      </w:r>
      <w:r>
        <w:t>. Blue Hole Press.</w:t>
      </w:r>
    </w:p>
    <w:p w14:paraId="4A5A47DF" w14:textId="77777777" w:rsidR="003C7CB7" w:rsidRDefault="003C7CB7" w:rsidP="003C7CB7">
      <w:pPr>
        <w:pStyle w:val="Bibliografija"/>
      </w:pPr>
      <w:r>
        <w:t xml:space="preserve">Aslan, Serdar, in Osman Balci. 2015a. „GAMED: Digital Educational Game Development Methodology“. </w:t>
      </w:r>
      <w:r>
        <w:rPr>
          <w:i/>
          <w:iCs/>
        </w:rPr>
        <w:t>SIMULATION</w:t>
      </w:r>
      <w:r>
        <w:t xml:space="preserve"> 91 (4): 307–19. doi:10.1177/0037549715572673.</w:t>
      </w:r>
    </w:p>
    <w:p w14:paraId="0484110E" w14:textId="77777777" w:rsidR="003C7CB7" w:rsidRDefault="003C7CB7" w:rsidP="003C7CB7">
      <w:pPr>
        <w:pStyle w:val="Bibliografija"/>
      </w:pPr>
      <w:r>
        <w:t xml:space="preserve">———. 2015b. „GAMED: Digital Educational Game Development Methodology“. </w:t>
      </w:r>
      <w:r>
        <w:rPr>
          <w:i/>
          <w:iCs/>
        </w:rPr>
        <w:t>SIMULATION</w:t>
      </w:r>
      <w:r>
        <w:t xml:space="preserve"> 91 (4): 307–19. doi:10.1177/0037549715572673.</w:t>
      </w:r>
    </w:p>
    <w:p w14:paraId="598EEDCC" w14:textId="77777777" w:rsidR="003C7CB7" w:rsidRDefault="003C7CB7" w:rsidP="003C7CB7">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5B458F4A" w14:textId="77777777" w:rsidR="003C7CB7" w:rsidRDefault="003C7CB7" w:rsidP="003C7CB7">
      <w:pPr>
        <w:pStyle w:val="Bibliografija"/>
      </w:pPr>
      <w:r>
        <w:t>Barbosa, Ellen. 2017. „Game-Scrum: An Approach to Agile Game Development“. Pridobljeno december 11. https://www.academia.edu/15250630/Game-Scrum_An_Approach_to_Agile_Game_Development.</w:t>
      </w:r>
    </w:p>
    <w:p w14:paraId="1696DE1B" w14:textId="77777777" w:rsidR="003C7CB7" w:rsidRDefault="003C7CB7" w:rsidP="003C7CB7">
      <w:pPr>
        <w:pStyle w:val="Bibliografija"/>
      </w:pPr>
      <w:r>
        <w:t xml:space="preserve">Bartle, Richard. 2003. </w:t>
      </w:r>
      <w:r>
        <w:rPr>
          <w:i/>
          <w:iCs/>
        </w:rPr>
        <w:t>Designing Virtual Worlds</w:t>
      </w:r>
      <w:r>
        <w:t>. New Riders Games.</w:t>
      </w:r>
    </w:p>
    <w:p w14:paraId="34D36B94" w14:textId="77777777" w:rsidR="003C7CB7" w:rsidRDefault="003C7CB7" w:rsidP="003C7CB7">
      <w:pPr>
        <w:pStyle w:val="Bibliografija"/>
      </w:pPr>
      <w:r>
        <w:t xml:space="preserve">Bates, Bob. 2004. </w:t>
      </w:r>
      <w:r>
        <w:rPr>
          <w:i/>
          <w:iCs/>
        </w:rPr>
        <w:t>Game Design</w:t>
      </w:r>
      <w:r>
        <w:t>. 2 edition. Boston, Mass: Cengage Learning PTR.</w:t>
      </w:r>
    </w:p>
    <w:p w14:paraId="2DD2E854" w14:textId="77777777" w:rsidR="003C7CB7" w:rsidRDefault="003C7CB7" w:rsidP="003C7CB7">
      <w:pPr>
        <w:pStyle w:val="Bibliografija"/>
      </w:pPr>
      <w:r>
        <w:t xml:space="preserve">Blow, Jonathan. 2004. „Game Development: Harder Than You Think“. </w:t>
      </w:r>
      <w:r>
        <w:rPr>
          <w:i/>
          <w:iCs/>
        </w:rPr>
        <w:t>Queue</w:t>
      </w:r>
      <w:r>
        <w:t xml:space="preserve"> 1 (10): 28–37. doi:10.1145/971564.971590.</w:t>
      </w:r>
    </w:p>
    <w:p w14:paraId="0F27B702" w14:textId="77777777" w:rsidR="003C7CB7" w:rsidRDefault="003C7CB7" w:rsidP="003C7CB7">
      <w:pPr>
        <w:pStyle w:val="Bibliografija"/>
      </w:pPr>
      <w:r>
        <w:t xml:space="preserve">Booth, Andrew, Diana Papaioannou, in Anthea Sutton. 2012. </w:t>
      </w:r>
      <w:r>
        <w:rPr>
          <w:i/>
          <w:iCs/>
        </w:rPr>
        <w:t>Systematic Approaches to a Successful Literature Review</w:t>
      </w:r>
      <w:r>
        <w:t>.</w:t>
      </w:r>
    </w:p>
    <w:p w14:paraId="01A48F10" w14:textId="77777777" w:rsidR="003C7CB7" w:rsidRDefault="003C7CB7" w:rsidP="003C7CB7">
      <w:pPr>
        <w:pStyle w:val="Bibliografija"/>
      </w:pPr>
      <w:r>
        <w:t xml:space="preserve">„Breathing Labs“. 2018. </w:t>
      </w:r>
      <w:r>
        <w:rPr>
          <w:i/>
          <w:iCs/>
        </w:rPr>
        <w:t>Breathing Labs</w:t>
      </w:r>
      <w:r>
        <w:t>. Pridobljeno januar 8. https://www.breathinglabs.com/.</w:t>
      </w:r>
    </w:p>
    <w:p w14:paraId="2111094B" w14:textId="77777777" w:rsidR="003C7CB7" w:rsidRDefault="003C7CB7" w:rsidP="003C7CB7">
      <w:pPr>
        <w:pStyle w:val="Bibliografija"/>
      </w:pPr>
      <w:r>
        <w:lastRenderedPageBreak/>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259E49BB" w14:textId="77777777" w:rsidR="003C7CB7" w:rsidRDefault="003C7CB7" w:rsidP="003C7CB7">
      <w:pPr>
        <w:pStyle w:val="Bibliografija"/>
      </w:pPr>
      <w:r>
        <w:t xml:space="preserve">Cockburn, Alistair. 2006. </w:t>
      </w:r>
      <w:r>
        <w:rPr>
          <w:i/>
          <w:iCs/>
        </w:rPr>
        <w:t>Agile Software Development: The Cooperative Game</w:t>
      </w:r>
      <w:r>
        <w:t>. 2 edition. Upper Saddle River, NJ: Addison-Wesley Professional.</w:t>
      </w:r>
    </w:p>
    <w:p w14:paraId="447F54DA" w14:textId="77777777" w:rsidR="003C7CB7" w:rsidRDefault="003C7CB7" w:rsidP="003C7CB7">
      <w:pPr>
        <w:pStyle w:val="Bibliografija"/>
      </w:pPr>
      <w:r>
        <w:t xml:space="preserve">Cooper, Kendra M. L., in Walt Scacchi, ur. 2015. </w:t>
      </w:r>
      <w:r>
        <w:rPr>
          <w:i/>
          <w:iCs/>
        </w:rPr>
        <w:t>Computer Games and Software Engineering</w:t>
      </w:r>
      <w:r>
        <w:t>. 1 edition. Boca Raton: Chapman and Hall/CRC.</w:t>
      </w:r>
    </w:p>
    <w:p w14:paraId="63E6FD15" w14:textId="77777777" w:rsidR="003C7CB7" w:rsidRDefault="003C7CB7" w:rsidP="003C7CB7">
      <w:pPr>
        <w:pStyle w:val="Bibliografija"/>
      </w:pPr>
      <w:r>
        <w:t>Duka, Denis, in Lovre Hribar. 2010. „Test Driven Development Method in Software Development Process“. V . http://bib.irb.hr/prikazi-rad?rad=483416.</w:t>
      </w:r>
    </w:p>
    <w:p w14:paraId="2F87F488" w14:textId="77777777" w:rsidR="003C7CB7" w:rsidRDefault="003C7CB7" w:rsidP="003C7CB7">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0DBCE073" w14:textId="77777777" w:rsidR="003C7CB7" w:rsidRDefault="003C7CB7" w:rsidP="003C7CB7">
      <w:pPr>
        <w:pStyle w:val="Bibliografija"/>
      </w:pPr>
      <w:r>
        <w:t xml:space="preserve">Flynt, Ph D. John P., in Omar Salem. 2004. </w:t>
      </w:r>
      <w:r>
        <w:rPr>
          <w:i/>
          <w:iCs/>
        </w:rPr>
        <w:t>Software Engineering for Game Developers</w:t>
      </w:r>
      <w:r>
        <w:t>. 1 edition. Boston, Mass: Course Technology PTR.</w:t>
      </w:r>
    </w:p>
    <w:p w14:paraId="21FB437E" w14:textId="77777777" w:rsidR="003C7CB7" w:rsidRDefault="003C7CB7" w:rsidP="003C7CB7">
      <w:pPr>
        <w:pStyle w:val="Bibliografija"/>
      </w:pPr>
      <w:r>
        <w:t xml:space="preserve">Fullerton, Tracy. 2014. </w:t>
      </w:r>
      <w:r>
        <w:rPr>
          <w:i/>
          <w:iCs/>
        </w:rPr>
        <w:t>Game Design Workshop: A Playcentric Approach to Creating Innovative Games, Third Edition</w:t>
      </w:r>
      <w:r>
        <w:t>. 3 edition. Boca Raton: A K Peters/CRC Press.</w:t>
      </w:r>
    </w:p>
    <w:p w14:paraId="3F58F697" w14:textId="77777777" w:rsidR="003C7CB7" w:rsidRDefault="003C7CB7" w:rsidP="003C7CB7">
      <w:pPr>
        <w:pStyle w:val="Bibliografija"/>
      </w:pPr>
      <w:r>
        <w:t>„Game Unified Process - EcuRed“. 2018. Pridobljeno januar 7. https://www.ecured.cu/Game_Unified_Process.</w:t>
      </w:r>
    </w:p>
    <w:p w14:paraId="52F8D313" w14:textId="77777777" w:rsidR="003C7CB7" w:rsidRDefault="003C7CB7" w:rsidP="003C7CB7">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2EC66009" w14:textId="77777777" w:rsidR="003C7CB7" w:rsidRDefault="003C7CB7" w:rsidP="003C7CB7">
      <w:pPr>
        <w:pStyle w:val="Bibliografija"/>
      </w:pPr>
      <w:r>
        <w:t xml:space="preserve">III, Richard Rouse. 2004. </w:t>
      </w:r>
      <w:r>
        <w:rPr>
          <w:i/>
          <w:iCs/>
        </w:rPr>
        <w:t>Game Design: Theory and Practice</w:t>
      </w:r>
      <w:r>
        <w:t>. 2 edition. Plano, Tex: Jones &amp; Bartlett Learning.</w:t>
      </w:r>
    </w:p>
    <w:p w14:paraId="0B5F14D6" w14:textId="77777777" w:rsidR="003C7CB7" w:rsidRDefault="003C7CB7" w:rsidP="003C7CB7">
      <w:pPr>
        <w:pStyle w:val="Bibliografija"/>
      </w:pPr>
      <w:r>
        <w:t xml:space="preserve">Jalote, Pankaj, Aveejeet Palit, Priya Kurien, in V. T. Peethamber. 2004. „Timeboxing: a process model for iterative software development“. </w:t>
      </w:r>
      <w:r>
        <w:rPr>
          <w:i/>
          <w:iCs/>
        </w:rPr>
        <w:t>Journal of Systems and Software</w:t>
      </w:r>
      <w:r>
        <w:t xml:space="preserve"> 70 (1): 117–27. doi:10.1016/S0164-1212(03)00010-4.</w:t>
      </w:r>
    </w:p>
    <w:p w14:paraId="59AF07DE" w14:textId="77777777" w:rsidR="003C7CB7" w:rsidRDefault="003C7CB7" w:rsidP="003C7CB7">
      <w:pPr>
        <w:pStyle w:val="Bibliografija"/>
      </w:pPr>
      <w:r>
        <w:t xml:space="preserve">Janes, Andrea, in Giancarlo Succi. 2014. </w:t>
      </w:r>
      <w:r>
        <w:rPr>
          <w:i/>
          <w:iCs/>
        </w:rPr>
        <w:t>Lean Software Development in Action</w:t>
      </w:r>
      <w:r>
        <w:t>. 2014 edition. New York: Springer.</w:t>
      </w:r>
    </w:p>
    <w:p w14:paraId="2ACDBD58" w14:textId="77777777" w:rsidR="003C7CB7" w:rsidRDefault="003C7CB7" w:rsidP="003C7CB7">
      <w:pPr>
        <w:pStyle w:val="Bibliografija"/>
      </w:pPr>
      <w:r>
        <w:t xml:space="preserve">Kanode, Christopher M., in Hisham M. Haddad. 2009. „Software Engineering Challenges in Game Development“. V </w:t>
      </w:r>
      <w:r>
        <w:rPr>
          <w:i/>
          <w:iCs/>
        </w:rPr>
        <w:t>Proceedings of the 2009 Sixth International Conference on Information Technology: New Generations</w:t>
      </w:r>
      <w:r>
        <w:t>, 260–265. ITNG ’09. Washington, DC, USA: IEEE Computer Society. doi:10.1109/ITNG.2009.74.</w:t>
      </w:r>
    </w:p>
    <w:p w14:paraId="31E5AFD0" w14:textId="77777777" w:rsidR="003C7CB7" w:rsidRDefault="003C7CB7" w:rsidP="003C7CB7">
      <w:pPr>
        <w:pStyle w:val="Bibliografija"/>
      </w:pPr>
      <w:r>
        <w:t xml:space="preserve">Keith, Clinton. 2010. </w:t>
      </w:r>
      <w:r>
        <w:rPr>
          <w:i/>
          <w:iCs/>
        </w:rPr>
        <w:t>Agile Game Development with Scrum</w:t>
      </w:r>
      <w:r>
        <w:t>. 1 edition. Upper Saddle River, NJ: Addison-Wesley Professional.</w:t>
      </w:r>
    </w:p>
    <w:p w14:paraId="5396860B" w14:textId="77777777" w:rsidR="003C7CB7" w:rsidRDefault="003C7CB7" w:rsidP="003C7CB7">
      <w:pPr>
        <w:pStyle w:val="Bibliografija"/>
      </w:pPr>
      <w:r>
        <w:t>„Kinestica“. 2018. Pridobljeno januar 8. http://www.kinestica.com/.</w:t>
      </w:r>
    </w:p>
    <w:p w14:paraId="50A138C6" w14:textId="77777777" w:rsidR="003C7CB7" w:rsidRDefault="003C7CB7" w:rsidP="003C7CB7">
      <w:pPr>
        <w:pStyle w:val="Bibliografija"/>
      </w:pPr>
      <w:r>
        <w:t xml:space="preserve">Koster, Raph. 2013. </w:t>
      </w:r>
      <w:r>
        <w:rPr>
          <w:i/>
          <w:iCs/>
        </w:rPr>
        <w:t>Theory of Fun for Game Design</w:t>
      </w:r>
      <w:r>
        <w:t>. 2 edition. Sebastopol, CA: O’Reilly Media.</w:t>
      </w:r>
    </w:p>
    <w:p w14:paraId="540BE988" w14:textId="77777777" w:rsidR="003C7CB7" w:rsidRDefault="003C7CB7" w:rsidP="003C7CB7">
      <w:pPr>
        <w:pStyle w:val="Bibliografija"/>
      </w:pPr>
      <w:r>
        <w:lastRenderedPageBreak/>
        <w:t xml:space="preserve">Koutonen, Jussi, in Mauri Leppänen. 2013. </w:t>
      </w:r>
      <w:r>
        <w:rPr>
          <w:i/>
          <w:iCs/>
        </w:rPr>
        <w:t>How Are Agile Methods and Practices Deployed in Video Game Development? A Survey into Finnish Game Studios</w:t>
      </w:r>
      <w:r>
        <w:t>. doi:10.1007/978-3-642-38314-4_10.</w:t>
      </w:r>
    </w:p>
    <w:p w14:paraId="680AEBEF" w14:textId="77777777" w:rsidR="003C7CB7" w:rsidRDefault="003C7CB7" w:rsidP="003C7CB7">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060A0E63" w14:textId="77777777" w:rsidR="003C7CB7" w:rsidRDefault="003C7CB7" w:rsidP="003C7CB7">
      <w:pPr>
        <w:pStyle w:val="Bibliografija"/>
      </w:pPr>
      <w:r>
        <w:t xml:space="preserve">Lethbridge, Timothy, in Robert Laganiere. 2005. </w:t>
      </w:r>
      <w:r>
        <w:rPr>
          <w:i/>
          <w:iCs/>
        </w:rPr>
        <w:t>Object-Oriented Software Engineering</w:t>
      </w:r>
      <w:r>
        <w:t>. 2 edition. London: McGraw-Hill Science/Engineering/Math.</w:t>
      </w:r>
    </w:p>
    <w:p w14:paraId="4AD6A848" w14:textId="77777777" w:rsidR="003C7CB7" w:rsidRDefault="003C7CB7" w:rsidP="003C7CB7">
      <w:pPr>
        <w:pStyle w:val="Bibliografija"/>
      </w:pPr>
      <w:r>
        <w:t xml:space="preserve">Levy, Luis, in Jeannie Novak. 2009. </w:t>
      </w:r>
      <w:r>
        <w:rPr>
          <w:i/>
          <w:iCs/>
        </w:rPr>
        <w:t>Game Development Essentials: Game QA &amp; Testing</w:t>
      </w:r>
      <w:r>
        <w:t>. 1 edition. Clifton Park, N.Y: Course Technology.</w:t>
      </w:r>
    </w:p>
    <w:p w14:paraId="2802B477" w14:textId="77777777" w:rsidR="003C7CB7" w:rsidRDefault="003C7CB7" w:rsidP="003C7CB7">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0AD1F8B3" w14:textId="77777777" w:rsidR="003C7CB7" w:rsidRDefault="003C7CB7" w:rsidP="003C7CB7">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343E98BC" w14:textId="77777777" w:rsidR="003C7CB7" w:rsidRDefault="003C7CB7" w:rsidP="003C7CB7">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6076367E" w14:textId="77777777" w:rsidR="003C7CB7" w:rsidRDefault="003C7CB7" w:rsidP="003C7CB7">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32156394" w14:textId="77777777" w:rsidR="003C7CB7" w:rsidRDefault="003C7CB7" w:rsidP="003C7CB7">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7999FC81" w14:textId="77777777" w:rsidR="003C7CB7" w:rsidRDefault="003C7CB7" w:rsidP="003C7CB7">
      <w:pPr>
        <w:pStyle w:val="Bibliografija"/>
      </w:pPr>
      <w:r>
        <w:t xml:space="preserve">McShaffry, Mike, in David Graham. 2012. </w:t>
      </w:r>
      <w:r>
        <w:rPr>
          <w:i/>
          <w:iCs/>
        </w:rPr>
        <w:t>Game Coding Complete, Fourth Edition</w:t>
      </w:r>
      <w:r>
        <w:t>. 4 edition. Boston, MA: Cengage Learning PTR.</w:t>
      </w:r>
    </w:p>
    <w:p w14:paraId="2378D59B" w14:textId="77777777" w:rsidR="003C7CB7" w:rsidRDefault="003C7CB7" w:rsidP="003C7CB7">
      <w:pPr>
        <w:pStyle w:val="Bibliografija"/>
      </w:pPr>
      <w:r>
        <w:t xml:space="preserve">Mitchell, Briar Lee. 2012. </w:t>
      </w:r>
      <w:r>
        <w:rPr>
          <w:i/>
          <w:iCs/>
        </w:rPr>
        <w:t>Game Design Essentials</w:t>
      </w:r>
      <w:r>
        <w:t>. John Wiley &amp; Sons.</w:t>
      </w:r>
    </w:p>
    <w:p w14:paraId="6DA74EC8" w14:textId="77777777" w:rsidR="003C7CB7" w:rsidRDefault="003C7CB7" w:rsidP="003C7CB7">
      <w:pPr>
        <w:pStyle w:val="Bibliografija"/>
      </w:pPr>
      <w:r>
        <w:t xml:space="preserve">Muffatto, Moreno. 2006. </w:t>
      </w:r>
      <w:r>
        <w:rPr>
          <w:i/>
          <w:iCs/>
        </w:rPr>
        <w:t>Open Source: A Multidisciplinary Approach</w:t>
      </w:r>
      <w:r>
        <w:t>. London : Singapore ; Hackensack, NJ: Imperial College Press.</w:t>
      </w:r>
    </w:p>
    <w:p w14:paraId="468646B1" w14:textId="77777777" w:rsidR="003C7CB7" w:rsidRDefault="003C7CB7" w:rsidP="003C7CB7">
      <w:pPr>
        <w:pStyle w:val="Bibliografija"/>
      </w:pPr>
      <w:r>
        <w:t xml:space="preserve">Musil, Juergen, Angelika Schweda, Dietmar Winkler, in Stefan Biffl. 2010. „Improving Video Game Development: Facilitating Heterogeneous Team Collaboration through Flexible Software Processes“. V </w:t>
      </w:r>
      <w:r>
        <w:rPr>
          <w:i/>
          <w:iCs/>
        </w:rPr>
        <w:t>Systems, Software and Services Process Improvement</w:t>
      </w:r>
      <w:r>
        <w:t>, 83–94. Communications in Computer and Information Science. Springer, Berlin, Heidelberg. doi:10.1007/978-3-642-15666-3_8.</w:t>
      </w:r>
    </w:p>
    <w:p w14:paraId="2852CDD8" w14:textId="77777777" w:rsidR="003C7CB7" w:rsidRDefault="003C7CB7" w:rsidP="003C7CB7">
      <w:pPr>
        <w:pStyle w:val="Bibliografija"/>
      </w:pPr>
      <w:r>
        <w:t xml:space="preserve">Novak, Jeannie. 2012. </w:t>
      </w:r>
      <w:r>
        <w:rPr>
          <w:i/>
          <w:iCs/>
        </w:rPr>
        <w:t>Game Development Essentials: An Introduction 3rd Edition</w:t>
      </w:r>
      <w:r>
        <w:t>.</w:t>
      </w:r>
    </w:p>
    <w:p w14:paraId="0BAF8D45" w14:textId="77777777" w:rsidR="003C7CB7" w:rsidRDefault="003C7CB7" w:rsidP="003C7CB7">
      <w:pPr>
        <w:pStyle w:val="Bibliografija"/>
      </w:pPr>
      <w:r>
        <w:lastRenderedPageBreak/>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68CB5393" w14:textId="77777777" w:rsidR="003C7CB7" w:rsidRDefault="003C7CB7" w:rsidP="003C7CB7">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5B52217E" w14:textId="77777777" w:rsidR="003C7CB7" w:rsidRDefault="003C7CB7" w:rsidP="003C7CB7">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78DBB89C" w14:textId="77777777" w:rsidR="003C7CB7" w:rsidRDefault="003C7CB7" w:rsidP="003C7CB7">
      <w:pPr>
        <w:pStyle w:val="Bibliografija"/>
      </w:pPr>
      <w:r>
        <w:t xml:space="preserve">Palmer, Stephen R., in John M. Felsing. 2002. </w:t>
      </w:r>
      <w:r>
        <w:rPr>
          <w:i/>
          <w:iCs/>
        </w:rPr>
        <w:t>A Practical Guide to Feature-Driven Development</w:t>
      </w:r>
      <w:r>
        <w:t>. 1 edition. Upper Saddle River, NJ: Prentice Hall.</w:t>
      </w:r>
    </w:p>
    <w:p w14:paraId="204630B6" w14:textId="77777777" w:rsidR="003C7CB7" w:rsidRDefault="003C7CB7" w:rsidP="003C7CB7">
      <w:pPr>
        <w:pStyle w:val="Bibliografija"/>
      </w:pPr>
      <w:r>
        <w:t xml:space="preserve">Peters, Lawrence J. 2008. </w:t>
      </w:r>
      <w:r>
        <w:rPr>
          <w:i/>
          <w:iCs/>
        </w:rPr>
        <w:t>Getting Results from Software Development Teams</w:t>
      </w:r>
      <w:r>
        <w:t>. 1 edition. Redmond, WA: Microsoft Press.</w:t>
      </w:r>
    </w:p>
    <w:p w14:paraId="3FC7694B" w14:textId="77777777" w:rsidR="003C7CB7" w:rsidRDefault="003C7CB7" w:rsidP="003C7CB7">
      <w:pPr>
        <w:pStyle w:val="Bibliografija"/>
      </w:pPr>
      <w:r>
        <w:t xml:space="preserve">Petrillo, Fabio, in Marcelo Pimenta. 2010. </w:t>
      </w:r>
      <w:r>
        <w:rPr>
          <w:i/>
          <w:iCs/>
        </w:rPr>
        <w:t>Is agility out there? Agile practices in game development</w:t>
      </w:r>
      <w:r>
        <w:t>. doi:10.1145/1878450.1878453.</w:t>
      </w:r>
    </w:p>
    <w:p w14:paraId="601F3E68" w14:textId="77777777" w:rsidR="003C7CB7" w:rsidRDefault="003C7CB7" w:rsidP="003C7CB7">
      <w:pPr>
        <w:pStyle w:val="Bibliografija"/>
      </w:pPr>
      <w:r>
        <w:t>Petrillo, Fabio, Marcelo Pimenta, Francisco M. Trindade, in Carlos Dietrich. 2008. „Houston, we have a problem...: a survey of actual problems in computer games development.“ V , 707–11. doi:10.1145/1363686.1363854.</w:t>
      </w:r>
    </w:p>
    <w:p w14:paraId="29AA05A8" w14:textId="77777777" w:rsidR="003C7CB7" w:rsidRDefault="003C7CB7" w:rsidP="003C7CB7">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AA7CAC1" w14:textId="77777777" w:rsidR="003C7CB7" w:rsidRDefault="003C7CB7" w:rsidP="003C7CB7">
      <w:pPr>
        <w:pStyle w:val="Bibliografija"/>
      </w:pPr>
      <w:r>
        <w:t xml:space="preserve">Pressman, Roger S., in Bruce Maxim. 2014. </w:t>
      </w:r>
      <w:r>
        <w:rPr>
          <w:i/>
          <w:iCs/>
        </w:rPr>
        <w:t>Software Engineering: A Practitioner’s Approach</w:t>
      </w:r>
      <w:r>
        <w:t>. 8 edition. New York, NY: McGraw-Hill Education.</w:t>
      </w:r>
    </w:p>
    <w:p w14:paraId="121A4E52" w14:textId="77777777" w:rsidR="003C7CB7" w:rsidRDefault="003C7CB7" w:rsidP="003C7CB7">
      <w:pPr>
        <w:pStyle w:val="Bibliografija"/>
      </w:pPr>
      <w:r>
        <w:t>Ramadan, Rido, in Yani Widyani. 2013a. „Game development life cycle guidelines“. V , 95–100. doi:10.1109/ICACSIS.2013.6761558.</w:t>
      </w:r>
    </w:p>
    <w:p w14:paraId="163B4B2D" w14:textId="77777777" w:rsidR="003C7CB7" w:rsidRDefault="003C7CB7" w:rsidP="003C7CB7">
      <w:pPr>
        <w:pStyle w:val="Bibliografija"/>
      </w:pPr>
      <w:r>
        <w:t>———. 2013b. „Game development life cycle guidelines“. V , 95–100. doi:10.1109/ICACSIS.2013.6761558.</w:t>
      </w:r>
    </w:p>
    <w:p w14:paraId="7BBFB757" w14:textId="77777777" w:rsidR="003C7CB7" w:rsidRDefault="003C7CB7" w:rsidP="003C7CB7">
      <w:pPr>
        <w:pStyle w:val="Bibliografija"/>
      </w:pPr>
      <w:r>
        <w:t xml:space="preserve">Rolland, Colette. 1998. „A Comprehensive View of Process Engineering“. V </w:t>
      </w:r>
      <w:r>
        <w:rPr>
          <w:i/>
          <w:iCs/>
        </w:rPr>
        <w:t>Advanced Information Systems Engineering</w:t>
      </w:r>
      <w:r>
        <w:t>, 1–24. Lecture Notes in Computer Science. Springer, Berlin, Heidelberg. doi:10.1007/BFb0054216.</w:t>
      </w:r>
    </w:p>
    <w:p w14:paraId="04E97514" w14:textId="77777777" w:rsidR="003C7CB7" w:rsidRDefault="003C7CB7" w:rsidP="003C7CB7">
      <w:pPr>
        <w:pStyle w:val="Bibliografija"/>
      </w:pPr>
      <w:r>
        <w:t xml:space="preserve">Rucker, Rudy. 2002. </w:t>
      </w:r>
      <w:r>
        <w:rPr>
          <w:i/>
          <w:iCs/>
        </w:rPr>
        <w:t>Software Engineering and Computer Games</w:t>
      </w:r>
      <w:r>
        <w:t>. 1 edition. Harlow: Addison-Wesley.</w:t>
      </w:r>
    </w:p>
    <w:p w14:paraId="0B3D261C" w14:textId="77777777" w:rsidR="003C7CB7" w:rsidRDefault="003C7CB7" w:rsidP="003C7CB7">
      <w:pPr>
        <w:pStyle w:val="Bibliografija"/>
      </w:pPr>
      <w:r>
        <w:t xml:space="preserve">Rumbaugh, James, Ivar Jacobson, in Grady Booch. 2004. </w:t>
      </w:r>
      <w:r>
        <w:rPr>
          <w:i/>
          <w:iCs/>
        </w:rPr>
        <w:t>The Unified Modeling Language Reference Manual,</w:t>
      </w:r>
      <w:r>
        <w:t>. 2 edition. Boston: Addison-Wesley Professional.</w:t>
      </w:r>
    </w:p>
    <w:p w14:paraId="43EBA93C" w14:textId="77777777" w:rsidR="003C7CB7" w:rsidRDefault="003C7CB7" w:rsidP="003C7CB7">
      <w:pPr>
        <w:pStyle w:val="Bibliografija"/>
      </w:pPr>
      <w:r>
        <w:t>Ruonala, Henna-Riikka. 2016. „Agile Game Development: A Systematic Literature Review“. V .</w:t>
      </w:r>
    </w:p>
    <w:p w14:paraId="42C82AF4" w14:textId="77777777" w:rsidR="003C7CB7" w:rsidRDefault="003C7CB7" w:rsidP="003C7CB7">
      <w:pPr>
        <w:pStyle w:val="Bibliografija"/>
      </w:pPr>
      <w:r>
        <w:lastRenderedPageBreak/>
        <w:t xml:space="preserve">Sabharwal, Sangeeta. 2009. </w:t>
      </w:r>
      <w:r>
        <w:rPr>
          <w:i/>
          <w:iCs/>
        </w:rPr>
        <w:t>Software Engineering</w:t>
      </w:r>
      <w:r>
        <w:t>. New Age International Pvt Ltd Publishers.</w:t>
      </w:r>
    </w:p>
    <w:p w14:paraId="1424A969" w14:textId="77777777" w:rsidR="003C7CB7" w:rsidRDefault="003C7CB7" w:rsidP="003C7CB7">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5D83E1A8" w14:textId="77777777" w:rsidR="003C7CB7" w:rsidRDefault="003C7CB7" w:rsidP="003C7CB7">
      <w:pPr>
        <w:pStyle w:val="Bibliografija"/>
      </w:pPr>
      <w:r>
        <w:t xml:space="preserve">Schell, Jesse. 2008. </w:t>
      </w:r>
      <w:r>
        <w:rPr>
          <w:i/>
          <w:iCs/>
        </w:rPr>
        <w:t>The Art of Game Design: A Book of Lenses</w:t>
      </w:r>
      <w:r>
        <w:t>. 1 edition. Amsterdam ; Boston: CRC Press.</w:t>
      </w:r>
    </w:p>
    <w:p w14:paraId="2774D2EF" w14:textId="77777777" w:rsidR="003C7CB7" w:rsidRDefault="003C7CB7" w:rsidP="003C7CB7">
      <w:pPr>
        <w:pStyle w:val="Bibliografija"/>
      </w:pPr>
      <w:r>
        <w:t xml:space="preserve">Sommerville, Ian. 2010. </w:t>
      </w:r>
      <w:r>
        <w:rPr>
          <w:i/>
          <w:iCs/>
        </w:rPr>
        <w:t>Software Engineering</w:t>
      </w:r>
      <w:r>
        <w:t>. 9 edition. Boston: Pearson.</w:t>
      </w:r>
    </w:p>
    <w:p w14:paraId="47CCD9B0" w14:textId="77777777" w:rsidR="003C7CB7" w:rsidRDefault="003C7CB7" w:rsidP="003C7CB7">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18C81DFD" w14:textId="77777777" w:rsidR="003C7CB7" w:rsidRDefault="003C7CB7" w:rsidP="003C7CB7">
      <w:pPr>
        <w:pStyle w:val="Bibliografija"/>
      </w:pPr>
      <w:r>
        <w:t xml:space="preserve">Stacey, Patrick, in Joe Nandhakumar. 2008. „Opening up to Agile Games Development“. </w:t>
      </w:r>
      <w:r>
        <w:rPr>
          <w:i/>
          <w:iCs/>
        </w:rPr>
        <w:t>Communications of the ACM</w:t>
      </w:r>
      <w:r>
        <w:t xml:space="preserve"> 51 (12): 143. doi:10.1145/1409360.1409387.</w:t>
      </w:r>
    </w:p>
    <w:p w14:paraId="50333FB6" w14:textId="77777777" w:rsidR="003C7CB7" w:rsidRDefault="003C7CB7" w:rsidP="003C7CB7">
      <w:pPr>
        <w:pStyle w:val="Bibliografija"/>
      </w:pPr>
      <w:r>
        <w:t xml:space="preserve">Sylvester, Tynan. 2013. </w:t>
      </w:r>
      <w:r>
        <w:rPr>
          <w:i/>
          <w:iCs/>
        </w:rPr>
        <w:t>Designing Games: A Guide to Engineering Experiences</w:t>
      </w:r>
      <w:r>
        <w:t>. 1 edition. Sebastopol, CA: O’Reilly Media.</w:t>
      </w:r>
    </w:p>
    <w:p w14:paraId="592009EC" w14:textId="77777777" w:rsidR="003C7CB7" w:rsidRDefault="003C7CB7" w:rsidP="003C7CB7">
      <w:pPr>
        <w:pStyle w:val="Bibliografija"/>
      </w:pPr>
      <w:r>
        <w:t xml:space="preserve">Tsui, Frank, Orlando Karam, in Barbara Bernal. 2013. </w:t>
      </w:r>
      <w:r>
        <w:rPr>
          <w:i/>
          <w:iCs/>
        </w:rPr>
        <w:t>Essentials of Software Engineering</w:t>
      </w:r>
      <w:r>
        <w:t>. Jones &amp; Bartlett Publishers.</w:t>
      </w:r>
    </w:p>
    <w:p w14:paraId="3D2996A6" w14:textId="77777777" w:rsidR="003C7CB7" w:rsidRDefault="003C7CB7" w:rsidP="003C7CB7">
      <w:pPr>
        <w:pStyle w:val="Bibliografija"/>
      </w:pPr>
      <w:r>
        <w:t xml:space="preserve">———. 2016. </w:t>
      </w:r>
      <w:r>
        <w:rPr>
          <w:i/>
          <w:iCs/>
        </w:rPr>
        <w:t>Essentials Of Software Engineering</w:t>
      </w:r>
      <w:r>
        <w:t>. 4 edition. Burlington, Massachusetts: Jones &amp; Bartlett Learning.</w:t>
      </w:r>
    </w:p>
    <w:p w14:paraId="7F853811" w14:textId="77777777" w:rsidR="003C7CB7" w:rsidRDefault="003C7CB7" w:rsidP="003C7CB7">
      <w:pPr>
        <w:pStyle w:val="Bibliografija"/>
      </w:pPr>
      <w:r>
        <w:t xml:space="preserve">Tutorialspoint. 2017. „Tutorialspoint“. </w:t>
      </w:r>
      <w:r>
        <w:rPr>
          <w:i/>
          <w:iCs/>
        </w:rPr>
        <w:t>www.tutorialspoint.com</w:t>
      </w:r>
      <w:r>
        <w:t>. Pridobljeno november 6. https://www.tutorialspoint.com/sdlc/sdlc_v_model.htm.</w:t>
      </w:r>
    </w:p>
    <w:p w14:paraId="34C4D53E" w14:textId="77777777" w:rsidR="003C7CB7" w:rsidRDefault="003C7CB7" w:rsidP="003C7CB7">
      <w:pPr>
        <w:pStyle w:val="Bibliografija"/>
      </w:pPr>
      <w:r>
        <w:t>Ulbin, Martin. 2017. „Razvoj igre za pomoč otrokom s prekomerno težo“. Thesis, Univerza v Mariboru, Fakulteta za elektrotehniko, računalništvo in informatiko. https://dk.um.si/IzpisGradiva.php?id=66054&amp;lang=slv.</w:t>
      </w:r>
    </w:p>
    <w:p w14:paraId="7E35891B" w14:textId="77777777" w:rsidR="003C7CB7" w:rsidRDefault="003C7CB7" w:rsidP="003C7CB7">
      <w:pPr>
        <w:pStyle w:val="Bibliografija"/>
      </w:pPr>
      <w:r>
        <w:t xml:space="preserve">Unger, Kimberly, in Jeannie Novak. 2011. </w:t>
      </w:r>
      <w:r>
        <w:rPr>
          <w:i/>
          <w:iCs/>
        </w:rPr>
        <w:t>Game Development Essentials: Mobile Game Development</w:t>
      </w:r>
      <w:r>
        <w:t>. 1 edition. Clifton Park, NY: Cengage Learning.</w:t>
      </w:r>
    </w:p>
    <w:p w14:paraId="66D9CBFD" w14:textId="77777777" w:rsidR="003C7CB7" w:rsidRDefault="003C7CB7" w:rsidP="003C7CB7">
      <w:pPr>
        <w:pStyle w:val="Bibliografija"/>
      </w:pPr>
      <w:r>
        <w:t>Wilson Brotto Furtado, André. b. d. „Domain-Specific Game Development“, Universidade Federal de Pernambuco, 2012.</w:t>
      </w:r>
    </w:p>
    <w:p w14:paraId="4C739A6D" w14:textId="77777777" w:rsidR="003C7CB7" w:rsidRDefault="003C7CB7" w:rsidP="003C7CB7">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09F8288F" w14:textId="77777777" w:rsidR="003C7CB7" w:rsidRDefault="003C7CB7" w:rsidP="003C7CB7">
      <w:pPr>
        <w:pStyle w:val="Bibliografija"/>
      </w:pPr>
      <w:r>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6A9BA160"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0"/>
      <w:headerReference w:type="default" r:id="rId31"/>
      <w:footerReference w:type="even" r:id="rId32"/>
      <w:footerReference w:type="default" r:id="rId33"/>
      <w:headerReference w:type="first" r:id="rId34"/>
      <w:footerReference w:type="first" r:id="rId35"/>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D6001D" w15:done="0"/>
  <w15:commentEx w15:paraId="0201411B" w15:done="0"/>
  <w15:commentEx w15:paraId="3D385F41" w15:done="0"/>
  <w15:commentEx w15:paraId="0EA1DBAD" w15:done="0"/>
  <w15:commentEx w15:paraId="57407B9A" w15:done="0"/>
  <w15:commentEx w15:paraId="407AE477" w15:done="0"/>
  <w15:commentEx w15:paraId="13D65FA8" w15:done="0"/>
  <w15:commentEx w15:paraId="3124F1DB" w15:done="0"/>
  <w15:commentEx w15:paraId="5D479506" w15:done="0"/>
  <w15:commentEx w15:paraId="0B12E0C7" w15:done="0"/>
  <w15:commentEx w15:paraId="237846D5" w15:done="0"/>
  <w15:commentEx w15:paraId="3A406FDA" w15:done="0"/>
  <w15:commentEx w15:paraId="7AB1671A" w15:done="0"/>
  <w15:commentEx w15:paraId="0EE7F1EA" w15:done="0"/>
  <w15:commentEx w15:paraId="1B17F604" w15:done="0"/>
  <w15:commentEx w15:paraId="2D4363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E290C" w14:textId="77777777" w:rsidR="008D191A" w:rsidRDefault="008D191A" w:rsidP="004E1A4D">
      <w:pPr>
        <w:spacing w:after="0" w:line="240" w:lineRule="auto"/>
      </w:pPr>
      <w:r>
        <w:separator/>
      </w:r>
    </w:p>
  </w:endnote>
  <w:endnote w:type="continuationSeparator" w:id="0">
    <w:p w14:paraId="081A5CE4" w14:textId="77777777" w:rsidR="008D191A" w:rsidRDefault="008D191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67105" w:rsidRDefault="00767105">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67105" w:rsidRDefault="00767105">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67105" w:rsidRDefault="00767105">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0DEAF" w14:textId="77777777" w:rsidR="008D191A" w:rsidRDefault="008D191A" w:rsidP="004E1A4D">
      <w:pPr>
        <w:spacing w:after="0" w:line="240" w:lineRule="auto"/>
      </w:pPr>
      <w:r>
        <w:separator/>
      </w:r>
    </w:p>
  </w:footnote>
  <w:footnote w:type="continuationSeparator" w:id="0">
    <w:p w14:paraId="5D9DEA36" w14:textId="77777777" w:rsidR="008D191A" w:rsidRDefault="008D191A" w:rsidP="004E1A4D">
      <w:pPr>
        <w:spacing w:after="0" w:line="240" w:lineRule="auto"/>
      </w:pPr>
      <w:r>
        <w:continuationSeparator/>
      </w:r>
    </w:p>
  </w:footnote>
  <w:footnote w:id="1">
    <w:p w14:paraId="3583E71A" w14:textId="77777777" w:rsidR="00767105" w:rsidRPr="00A00603" w:rsidRDefault="0076710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67105" w:rsidRPr="00A00603" w:rsidRDefault="0076710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767105" w:rsidRPr="00A00603" w:rsidRDefault="00767105"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767105" w:rsidRPr="00A00603" w:rsidRDefault="0076710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767105" w:rsidRPr="00A00603" w:rsidRDefault="0076710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767105" w:rsidRPr="00A00603" w:rsidRDefault="00767105"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767105" w:rsidRPr="00A00603" w:rsidRDefault="00767105"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76719D78"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9">
    <w:p w14:paraId="7FB2F522"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0">
    <w:p w14:paraId="0F7312F7"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1">
    <w:p w14:paraId="4CAB39B7"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2">
    <w:p w14:paraId="5FD1ECDB"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3">
    <w:p w14:paraId="1378836D"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4">
    <w:p w14:paraId="1156955D"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5">
    <w:p w14:paraId="41ACBD11"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6">
    <w:p w14:paraId="1ADE1C6E"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7">
    <w:p w14:paraId="55F566FA"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8">
    <w:p w14:paraId="427C5571" w14:textId="77777777" w:rsidR="00767105" w:rsidRDefault="00767105"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9">
    <w:p w14:paraId="36E6BAF9"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0">
    <w:p w14:paraId="4C9FC403"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1">
    <w:p w14:paraId="282F93F6"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2">
    <w:p w14:paraId="35F6C3C7"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23">
    <w:p w14:paraId="56C17AAA"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24">
    <w:p w14:paraId="578BAFA3"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25">
    <w:p w14:paraId="24DDDEED"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26">
    <w:p w14:paraId="6EBDF459" w14:textId="77777777" w:rsidR="00767105" w:rsidRPr="002D33A6" w:rsidRDefault="00767105" w:rsidP="00E55DC4">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27">
    <w:p w14:paraId="0853FAC3" w14:textId="77777777" w:rsidR="00767105" w:rsidRDefault="00767105" w:rsidP="00E55DC4">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8">
    <w:p w14:paraId="6EC4176F" w14:textId="77777777" w:rsidR="00767105" w:rsidRPr="00A00603" w:rsidRDefault="00767105"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767105" w:rsidRPr="00A00603" w:rsidRDefault="00767105"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9">
    <w:p w14:paraId="3C448ADE" w14:textId="77777777" w:rsidR="00767105" w:rsidRPr="00A00603" w:rsidRDefault="00767105"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30">
    <w:p w14:paraId="44CFA054" w14:textId="77777777" w:rsidR="00767105" w:rsidRPr="00A00603" w:rsidRDefault="0076710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31">
    <w:p w14:paraId="6C467E12" w14:textId="77777777" w:rsidR="00767105" w:rsidRPr="00A00603" w:rsidRDefault="0076710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32">
    <w:p w14:paraId="675F6449" w14:textId="77777777" w:rsidR="00767105" w:rsidRPr="00A00603" w:rsidRDefault="0076710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33">
    <w:p w14:paraId="353D4153"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4">
    <w:p w14:paraId="09FFCABF"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5">
    <w:p w14:paraId="3511C0B4"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6">
    <w:p w14:paraId="051A7F87"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7">
    <w:p w14:paraId="0BA32469" w14:textId="633E6E2E" w:rsidR="00767105" w:rsidRPr="00A00603" w:rsidRDefault="0076710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8">
    <w:p w14:paraId="0CB87649" w14:textId="77777777" w:rsidR="00767105" w:rsidRPr="00A00603" w:rsidRDefault="0076710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39">
    <w:p w14:paraId="001B1BAB"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40">
    <w:p w14:paraId="2B0124B2"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41">
    <w:p w14:paraId="65E995A2"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 w:id="42">
    <w:p w14:paraId="5F2DF00B"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43">
    <w:p w14:paraId="005EB383" w14:textId="77777777" w:rsidR="00767105" w:rsidRPr="00A00603" w:rsidRDefault="0076710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44">
    <w:p w14:paraId="4C195014"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5">
    <w:p w14:paraId="0221DE8C" w14:textId="77777777" w:rsidR="00767105" w:rsidRPr="00A00603" w:rsidRDefault="00767105"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6">
    <w:p w14:paraId="68634319" w14:textId="55A011F1"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7">
    <w:p w14:paraId="431216A9" w14:textId="77777777" w:rsidR="00767105" w:rsidRPr="00A00603" w:rsidRDefault="00767105"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8">
    <w:p w14:paraId="27FC368D"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9">
    <w:p w14:paraId="11C57AF2"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50">
    <w:p w14:paraId="600A4079"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67105" w:rsidRDefault="00767105">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67105" w:rsidRDefault="00767105">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67105" w:rsidRDefault="00767105">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3">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6"/>
  </w:num>
  <w:num w:numId="5">
    <w:abstractNumId w:val="39"/>
  </w:num>
  <w:num w:numId="6">
    <w:abstractNumId w:val="15"/>
  </w:num>
  <w:num w:numId="7">
    <w:abstractNumId w:val="20"/>
  </w:num>
  <w:num w:numId="8">
    <w:abstractNumId w:val="40"/>
  </w:num>
  <w:num w:numId="9">
    <w:abstractNumId w:val="11"/>
  </w:num>
  <w:num w:numId="10">
    <w:abstractNumId w:val="17"/>
  </w:num>
  <w:num w:numId="11">
    <w:abstractNumId w:val="25"/>
  </w:num>
  <w:num w:numId="12">
    <w:abstractNumId w:val="33"/>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30"/>
  </w:num>
  <w:num w:numId="20">
    <w:abstractNumId w:val="4"/>
  </w:num>
  <w:num w:numId="21">
    <w:abstractNumId w:val="3"/>
  </w:num>
  <w:num w:numId="22">
    <w:abstractNumId w:val="9"/>
  </w:num>
  <w:num w:numId="23">
    <w:abstractNumId w:val="5"/>
  </w:num>
  <w:num w:numId="24">
    <w:abstractNumId w:val="27"/>
  </w:num>
  <w:num w:numId="25">
    <w:abstractNumId w:val="31"/>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5"/>
  </w:num>
  <w:num w:numId="32">
    <w:abstractNumId w:val="34"/>
  </w:num>
  <w:num w:numId="33">
    <w:abstractNumId w:val="38"/>
  </w:num>
  <w:num w:numId="34">
    <w:abstractNumId w:val="1"/>
  </w:num>
  <w:num w:numId="35">
    <w:abstractNumId w:val="13"/>
  </w:num>
  <w:num w:numId="36">
    <w:abstractNumId w:val="37"/>
  </w:num>
  <w:num w:numId="37">
    <w:abstractNumId w:val="32"/>
  </w:num>
  <w:num w:numId="38">
    <w:abstractNumId w:val="16"/>
  </w:num>
  <w:num w:numId="39">
    <w:abstractNumId w:val="10"/>
  </w:num>
  <w:num w:numId="40">
    <w:abstractNumId w:val="29"/>
  </w:num>
  <w:num w:numId="41">
    <w:abstractNumId w:val="18"/>
  </w:num>
  <w:num w:numId="4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4CF7"/>
    <w:rsid w:val="00005783"/>
    <w:rsid w:val="00005BA4"/>
    <w:rsid w:val="00005F12"/>
    <w:rsid w:val="00006284"/>
    <w:rsid w:val="00006783"/>
    <w:rsid w:val="00007A32"/>
    <w:rsid w:val="00007CE7"/>
    <w:rsid w:val="00010327"/>
    <w:rsid w:val="00011175"/>
    <w:rsid w:val="0001150C"/>
    <w:rsid w:val="00011C7D"/>
    <w:rsid w:val="000124CE"/>
    <w:rsid w:val="00013951"/>
    <w:rsid w:val="00013D32"/>
    <w:rsid w:val="00014383"/>
    <w:rsid w:val="000147BD"/>
    <w:rsid w:val="000151F2"/>
    <w:rsid w:val="000152A1"/>
    <w:rsid w:val="000153BD"/>
    <w:rsid w:val="000157B8"/>
    <w:rsid w:val="00015831"/>
    <w:rsid w:val="00015A4C"/>
    <w:rsid w:val="00015BAC"/>
    <w:rsid w:val="00015E15"/>
    <w:rsid w:val="00016FC1"/>
    <w:rsid w:val="0001713D"/>
    <w:rsid w:val="00017646"/>
    <w:rsid w:val="0001778E"/>
    <w:rsid w:val="000206B1"/>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A42"/>
    <w:rsid w:val="00035D4B"/>
    <w:rsid w:val="00035DB5"/>
    <w:rsid w:val="000360D3"/>
    <w:rsid w:val="00036426"/>
    <w:rsid w:val="00036747"/>
    <w:rsid w:val="000377F2"/>
    <w:rsid w:val="00037EF1"/>
    <w:rsid w:val="0004004C"/>
    <w:rsid w:val="00040051"/>
    <w:rsid w:val="000409E2"/>
    <w:rsid w:val="00040B68"/>
    <w:rsid w:val="00040CB3"/>
    <w:rsid w:val="00041274"/>
    <w:rsid w:val="00041892"/>
    <w:rsid w:val="000428D0"/>
    <w:rsid w:val="00042BA8"/>
    <w:rsid w:val="0004322D"/>
    <w:rsid w:val="000434B6"/>
    <w:rsid w:val="0004379B"/>
    <w:rsid w:val="0004481A"/>
    <w:rsid w:val="00044A7E"/>
    <w:rsid w:val="0004508B"/>
    <w:rsid w:val="000455A0"/>
    <w:rsid w:val="00045E27"/>
    <w:rsid w:val="0004751C"/>
    <w:rsid w:val="00047553"/>
    <w:rsid w:val="00047D30"/>
    <w:rsid w:val="00050130"/>
    <w:rsid w:val="000503D5"/>
    <w:rsid w:val="000515E5"/>
    <w:rsid w:val="000523B6"/>
    <w:rsid w:val="00052597"/>
    <w:rsid w:val="00053D0B"/>
    <w:rsid w:val="00053E74"/>
    <w:rsid w:val="00054294"/>
    <w:rsid w:val="00054605"/>
    <w:rsid w:val="00055B15"/>
    <w:rsid w:val="00055EF4"/>
    <w:rsid w:val="000562DC"/>
    <w:rsid w:val="0006089E"/>
    <w:rsid w:val="000609EB"/>
    <w:rsid w:val="000609FD"/>
    <w:rsid w:val="0006104F"/>
    <w:rsid w:val="00061AF6"/>
    <w:rsid w:val="00062B53"/>
    <w:rsid w:val="0006303B"/>
    <w:rsid w:val="000633A1"/>
    <w:rsid w:val="000635D7"/>
    <w:rsid w:val="00063914"/>
    <w:rsid w:val="0006465C"/>
    <w:rsid w:val="0006485A"/>
    <w:rsid w:val="00064EBC"/>
    <w:rsid w:val="00065A46"/>
    <w:rsid w:val="00065F54"/>
    <w:rsid w:val="00066723"/>
    <w:rsid w:val="00066823"/>
    <w:rsid w:val="00067AC3"/>
    <w:rsid w:val="00067EE3"/>
    <w:rsid w:val="00067F47"/>
    <w:rsid w:val="00070276"/>
    <w:rsid w:val="00070BA3"/>
    <w:rsid w:val="00070C23"/>
    <w:rsid w:val="00071278"/>
    <w:rsid w:val="00071AD8"/>
    <w:rsid w:val="00071ECA"/>
    <w:rsid w:val="00071F6D"/>
    <w:rsid w:val="00072011"/>
    <w:rsid w:val="000721E8"/>
    <w:rsid w:val="00072FD9"/>
    <w:rsid w:val="0007316E"/>
    <w:rsid w:val="00073CF0"/>
    <w:rsid w:val="00073DE7"/>
    <w:rsid w:val="0007459D"/>
    <w:rsid w:val="00074693"/>
    <w:rsid w:val="000753EC"/>
    <w:rsid w:val="00075A43"/>
    <w:rsid w:val="00077434"/>
    <w:rsid w:val="0007750A"/>
    <w:rsid w:val="00081517"/>
    <w:rsid w:val="000815B0"/>
    <w:rsid w:val="00081C16"/>
    <w:rsid w:val="00081D45"/>
    <w:rsid w:val="00082ADD"/>
    <w:rsid w:val="00082E17"/>
    <w:rsid w:val="0008357F"/>
    <w:rsid w:val="00083DC0"/>
    <w:rsid w:val="00084547"/>
    <w:rsid w:val="00084B5C"/>
    <w:rsid w:val="00084B5D"/>
    <w:rsid w:val="00084B7C"/>
    <w:rsid w:val="00084CDE"/>
    <w:rsid w:val="000852CA"/>
    <w:rsid w:val="0008640F"/>
    <w:rsid w:val="00086545"/>
    <w:rsid w:val="0008660F"/>
    <w:rsid w:val="00086730"/>
    <w:rsid w:val="000878CC"/>
    <w:rsid w:val="0008794E"/>
    <w:rsid w:val="00087A5D"/>
    <w:rsid w:val="0009057F"/>
    <w:rsid w:val="000916A2"/>
    <w:rsid w:val="00092070"/>
    <w:rsid w:val="0009252C"/>
    <w:rsid w:val="00092A0F"/>
    <w:rsid w:val="00092B92"/>
    <w:rsid w:val="0009390E"/>
    <w:rsid w:val="000940A3"/>
    <w:rsid w:val="00095254"/>
    <w:rsid w:val="000959ED"/>
    <w:rsid w:val="00095AB6"/>
    <w:rsid w:val="00095DAD"/>
    <w:rsid w:val="0009666F"/>
    <w:rsid w:val="00096872"/>
    <w:rsid w:val="00096F4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B78FB"/>
    <w:rsid w:val="000C0B68"/>
    <w:rsid w:val="000C0EE7"/>
    <w:rsid w:val="000C1C1D"/>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B0D"/>
    <w:rsid w:val="000E1D0A"/>
    <w:rsid w:val="000E2C53"/>
    <w:rsid w:val="000E40C3"/>
    <w:rsid w:val="000E4532"/>
    <w:rsid w:val="000E4655"/>
    <w:rsid w:val="000E59FA"/>
    <w:rsid w:val="000E5D05"/>
    <w:rsid w:val="000E65F9"/>
    <w:rsid w:val="000E6645"/>
    <w:rsid w:val="000E6E51"/>
    <w:rsid w:val="000E72F5"/>
    <w:rsid w:val="000F07A2"/>
    <w:rsid w:val="000F1C8C"/>
    <w:rsid w:val="000F270E"/>
    <w:rsid w:val="000F2C1E"/>
    <w:rsid w:val="000F2D72"/>
    <w:rsid w:val="000F2D81"/>
    <w:rsid w:val="000F30AE"/>
    <w:rsid w:val="000F3D7A"/>
    <w:rsid w:val="000F452C"/>
    <w:rsid w:val="000F49EA"/>
    <w:rsid w:val="000F5103"/>
    <w:rsid w:val="000F5C3B"/>
    <w:rsid w:val="000F5ECA"/>
    <w:rsid w:val="000F61BE"/>
    <w:rsid w:val="000F68CC"/>
    <w:rsid w:val="000F76BB"/>
    <w:rsid w:val="000F79F9"/>
    <w:rsid w:val="000F7B55"/>
    <w:rsid w:val="00100421"/>
    <w:rsid w:val="00100A45"/>
    <w:rsid w:val="00102D82"/>
    <w:rsid w:val="0010307E"/>
    <w:rsid w:val="00103081"/>
    <w:rsid w:val="001030BD"/>
    <w:rsid w:val="0010407B"/>
    <w:rsid w:val="00104EA8"/>
    <w:rsid w:val="0010506C"/>
    <w:rsid w:val="001050CF"/>
    <w:rsid w:val="00105F72"/>
    <w:rsid w:val="00106270"/>
    <w:rsid w:val="0010632C"/>
    <w:rsid w:val="00106448"/>
    <w:rsid w:val="00106750"/>
    <w:rsid w:val="001067AA"/>
    <w:rsid w:val="00106B2D"/>
    <w:rsid w:val="00106BF2"/>
    <w:rsid w:val="00110704"/>
    <w:rsid w:val="00110803"/>
    <w:rsid w:val="001108AB"/>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2D"/>
    <w:rsid w:val="00117773"/>
    <w:rsid w:val="00117DC8"/>
    <w:rsid w:val="001201AA"/>
    <w:rsid w:val="0012085C"/>
    <w:rsid w:val="00120C18"/>
    <w:rsid w:val="00121042"/>
    <w:rsid w:val="00121DEB"/>
    <w:rsid w:val="001220CC"/>
    <w:rsid w:val="00122689"/>
    <w:rsid w:val="00122EB0"/>
    <w:rsid w:val="001230C3"/>
    <w:rsid w:val="0012362B"/>
    <w:rsid w:val="00123FFF"/>
    <w:rsid w:val="001243FD"/>
    <w:rsid w:val="00126289"/>
    <w:rsid w:val="0012645E"/>
    <w:rsid w:val="00126689"/>
    <w:rsid w:val="001275EC"/>
    <w:rsid w:val="0012782A"/>
    <w:rsid w:val="00130529"/>
    <w:rsid w:val="001307FC"/>
    <w:rsid w:val="001310EF"/>
    <w:rsid w:val="001316C3"/>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88B"/>
    <w:rsid w:val="001408AF"/>
    <w:rsid w:val="0014097A"/>
    <w:rsid w:val="00140E2B"/>
    <w:rsid w:val="00140EF3"/>
    <w:rsid w:val="001412AC"/>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EDD"/>
    <w:rsid w:val="00153B7A"/>
    <w:rsid w:val="00153C26"/>
    <w:rsid w:val="00153D90"/>
    <w:rsid w:val="00153E06"/>
    <w:rsid w:val="00153E3E"/>
    <w:rsid w:val="00154DF9"/>
    <w:rsid w:val="001561A4"/>
    <w:rsid w:val="00156ACD"/>
    <w:rsid w:val="00156E18"/>
    <w:rsid w:val="00157751"/>
    <w:rsid w:val="00157942"/>
    <w:rsid w:val="0016017F"/>
    <w:rsid w:val="00160751"/>
    <w:rsid w:val="00161377"/>
    <w:rsid w:val="0016221C"/>
    <w:rsid w:val="0016267F"/>
    <w:rsid w:val="00162B03"/>
    <w:rsid w:val="0016432B"/>
    <w:rsid w:val="00164FB2"/>
    <w:rsid w:val="001660F5"/>
    <w:rsid w:val="00166254"/>
    <w:rsid w:val="0016735A"/>
    <w:rsid w:val="001704B9"/>
    <w:rsid w:val="00170B81"/>
    <w:rsid w:val="00171604"/>
    <w:rsid w:val="00171D16"/>
    <w:rsid w:val="00171E7A"/>
    <w:rsid w:val="00174D82"/>
    <w:rsid w:val="00174EF5"/>
    <w:rsid w:val="001750B2"/>
    <w:rsid w:val="00175171"/>
    <w:rsid w:val="0017706D"/>
    <w:rsid w:val="00177E7A"/>
    <w:rsid w:val="00180D34"/>
    <w:rsid w:val="00181D50"/>
    <w:rsid w:val="0018277E"/>
    <w:rsid w:val="001838E0"/>
    <w:rsid w:val="00183DD7"/>
    <w:rsid w:val="001846E9"/>
    <w:rsid w:val="0018523E"/>
    <w:rsid w:val="00185256"/>
    <w:rsid w:val="001865CC"/>
    <w:rsid w:val="00186D65"/>
    <w:rsid w:val="00187D6C"/>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77C"/>
    <w:rsid w:val="001C2852"/>
    <w:rsid w:val="001C2BF7"/>
    <w:rsid w:val="001C3963"/>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F61"/>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0C6E"/>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0FCD"/>
    <w:rsid w:val="001F12B3"/>
    <w:rsid w:val="001F13B5"/>
    <w:rsid w:val="001F1432"/>
    <w:rsid w:val="001F1ABC"/>
    <w:rsid w:val="001F1CE8"/>
    <w:rsid w:val="001F2BAB"/>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2680"/>
    <w:rsid w:val="0020292F"/>
    <w:rsid w:val="00202E4C"/>
    <w:rsid w:val="00203580"/>
    <w:rsid w:val="00203658"/>
    <w:rsid w:val="00203C9D"/>
    <w:rsid w:val="0020420C"/>
    <w:rsid w:val="00204F95"/>
    <w:rsid w:val="00205314"/>
    <w:rsid w:val="00205447"/>
    <w:rsid w:val="002056F8"/>
    <w:rsid w:val="00206205"/>
    <w:rsid w:val="002068CA"/>
    <w:rsid w:val="002069FC"/>
    <w:rsid w:val="00207323"/>
    <w:rsid w:val="00207D11"/>
    <w:rsid w:val="00207EEC"/>
    <w:rsid w:val="00210933"/>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1439"/>
    <w:rsid w:val="0023287F"/>
    <w:rsid w:val="002334DC"/>
    <w:rsid w:val="00233604"/>
    <w:rsid w:val="00233AF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411D"/>
    <w:rsid w:val="00244D79"/>
    <w:rsid w:val="00245982"/>
    <w:rsid w:val="0024618C"/>
    <w:rsid w:val="0024659C"/>
    <w:rsid w:val="00246A40"/>
    <w:rsid w:val="00246D1C"/>
    <w:rsid w:val="0024714C"/>
    <w:rsid w:val="0024762E"/>
    <w:rsid w:val="00247D4B"/>
    <w:rsid w:val="002505D7"/>
    <w:rsid w:val="00250C30"/>
    <w:rsid w:val="00250DAC"/>
    <w:rsid w:val="0025220F"/>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2F27"/>
    <w:rsid w:val="00263422"/>
    <w:rsid w:val="00263876"/>
    <w:rsid w:val="00263A40"/>
    <w:rsid w:val="00263F38"/>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858"/>
    <w:rsid w:val="00296F25"/>
    <w:rsid w:val="00297483"/>
    <w:rsid w:val="002978AE"/>
    <w:rsid w:val="002979B7"/>
    <w:rsid w:val="00297B77"/>
    <w:rsid w:val="00297C18"/>
    <w:rsid w:val="00297E87"/>
    <w:rsid w:val="002A00F0"/>
    <w:rsid w:val="002A058A"/>
    <w:rsid w:val="002A0855"/>
    <w:rsid w:val="002A127F"/>
    <w:rsid w:val="002A1362"/>
    <w:rsid w:val="002A26C9"/>
    <w:rsid w:val="002A2D08"/>
    <w:rsid w:val="002A2D6E"/>
    <w:rsid w:val="002A40CF"/>
    <w:rsid w:val="002A4DB5"/>
    <w:rsid w:val="002A5EE6"/>
    <w:rsid w:val="002A6A6D"/>
    <w:rsid w:val="002A6CA2"/>
    <w:rsid w:val="002A7FE3"/>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560"/>
    <w:rsid w:val="002B7887"/>
    <w:rsid w:val="002B7DE9"/>
    <w:rsid w:val="002C0298"/>
    <w:rsid w:val="002C09FD"/>
    <w:rsid w:val="002C0D52"/>
    <w:rsid w:val="002C1CDF"/>
    <w:rsid w:val="002C1D09"/>
    <w:rsid w:val="002C2599"/>
    <w:rsid w:val="002C271C"/>
    <w:rsid w:val="002C2A71"/>
    <w:rsid w:val="002C30DB"/>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50E4"/>
    <w:rsid w:val="002D5486"/>
    <w:rsid w:val="002D561B"/>
    <w:rsid w:val="002D6760"/>
    <w:rsid w:val="002D730D"/>
    <w:rsid w:val="002D73CF"/>
    <w:rsid w:val="002D7D16"/>
    <w:rsid w:val="002D7E28"/>
    <w:rsid w:val="002E0B21"/>
    <w:rsid w:val="002E0D1E"/>
    <w:rsid w:val="002E1049"/>
    <w:rsid w:val="002E15FD"/>
    <w:rsid w:val="002E1A65"/>
    <w:rsid w:val="002E28B7"/>
    <w:rsid w:val="002E3884"/>
    <w:rsid w:val="002E3C0B"/>
    <w:rsid w:val="002E3C77"/>
    <w:rsid w:val="002E3D70"/>
    <w:rsid w:val="002E3DAF"/>
    <w:rsid w:val="002E3F2F"/>
    <w:rsid w:val="002E4293"/>
    <w:rsid w:val="002E5176"/>
    <w:rsid w:val="002E5FAF"/>
    <w:rsid w:val="002E628E"/>
    <w:rsid w:val="002E6336"/>
    <w:rsid w:val="002E6AD7"/>
    <w:rsid w:val="002E72B9"/>
    <w:rsid w:val="002E7322"/>
    <w:rsid w:val="002E78E6"/>
    <w:rsid w:val="002E7DD6"/>
    <w:rsid w:val="002F0D25"/>
    <w:rsid w:val="002F2380"/>
    <w:rsid w:val="002F2435"/>
    <w:rsid w:val="002F3951"/>
    <w:rsid w:val="002F417A"/>
    <w:rsid w:val="002F4B45"/>
    <w:rsid w:val="002F59BE"/>
    <w:rsid w:val="002F5B80"/>
    <w:rsid w:val="002F5C94"/>
    <w:rsid w:val="002F5FBD"/>
    <w:rsid w:val="002F6020"/>
    <w:rsid w:val="002F6987"/>
    <w:rsid w:val="002F70B2"/>
    <w:rsid w:val="002F7121"/>
    <w:rsid w:val="003001AE"/>
    <w:rsid w:val="00300D10"/>
    <w:rsid w:val="00302056"/>
    <w:rsid w:val="0030324F"/>
    <w:rsid w:val="00303605"/>
    <w:rsid w:val="00303900"/>
    <w:rsid w:val="00303F14"/>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25"/>
    <w:rsid w:val="00311950"/>
    <w:rsid w:val="00311DE5"/>
    <w:rsid w:val="003122FE"/>
    <w:rsid w:val="00313683"/>
    <w:rsid w:val="00313ACC"/>
    <w:rsid w:val="00313FEB"/>
    <w:rsid w:val="00314395"/>
    <w:rsid w:val="0031493F"/>
    <w:rsid w:val="00314F43"/>
    <w:rsid w:val="00315661"/>
    <w:rsid w:val="0031780A"/>
    <w:rsid w:val="00322062"/>
    <w:rsid w:val="0032274B"/>
    <w:rsid w:val="00322C92"/>
    <w:rsid w:val="0032335F"/>
    <w:rsid w:val="00323BB7"/>
    <w:rsid w:val="00323C0C"/>
    <w:rsid w:val="003243D0"/>
    <w:rsid w:val="00324705"/>
    <w:rsid w:val="00324962"/>
    <w:rsid w:val="003249FD"/>
    <w:rsid w:val="00324FAF"/>
    <w:rsid w:val="00325355"/>
    <w:rsid w:val="00325369"/>
    <w:rsid w:val="0032788A"/>
    <w:rsid w:val="00327B21"/>
    <w:rsid w:val="00327C02"/>
    <w:rsid w:val="003302E5"/>
    <w:rsid w:val="00330425"/>
    <w:rsid w:val="003308EE"/>
    <w:rsid w:val="00330C0A"/>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9C4"/>
    <w:rsid w:val="00336FC4"/>
    <w:rsid w:val="0033726F"/>
    <w:rsid w:val="00337327"/>
    <w:rsid w:val="00337CE5"/>
    <w:rsid w:val="00341A0F"/>
    <w:rsid w:val="00341A7B"/>
    <w:rsid w:val="00341B77"/>
    <w:rsid w:val="00341BAE"/>
    <w:rsid w:val="0034355E"/>
    <w:rsid w:val="00343568"/>
    <w:rsid w:val="00343DE9"/>
    <w:rsid w:val="00344429"/>
    <w:rsid w:val="00344558"/>
    <w:rsid w:val="0034568A"/>
    <w:rsid w:val="00345930"/>
    <w:rsid w:val="00345969"/>
    <w:rsid w:val="003462C6"/>
    <w:rsid w:val="00346C80"/>
    <w:rsid w:val="00347845"/>
    <w:rsid w:val="00347972"/>
    <w:rsid w:val="00351A7A"/>
    <w:rsid w:val="003523C4"/>
    <w:rsid w:val="003530E3"/>
    <w:rsid w:val="00353A62"/>
    <w:rsid w:val="00353D09"/>
    <w:rsid w:val="003543E2"/>
    <w:rsid w:val="00354752"/>
    <w:rsid w:val="0035751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A9C"/>
    <w:rsid w:val="003714A7"/>
    <w:rsid w:val="003722EA"/>
    <w:rsid w:val="00372B29"/>
    <w:rsid w:val="00372CFA"/>
    <w:rsid w:val="003731EF"/>
    <w:rsid w:val="0037347A"/>
    <w:rsid w:val="003738A5"/>
    <w:rsid w:val="00373B49"/>
    <w:rsid w:val="00373CC1"/>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55D"/>
    <w:rsid w:val="00386726"/>
    <w:rsid w:val="00386B86"/>
    <w:rsid w:val="00386CB5"/>
    <w:rsid w:val="00386DDA"/>
    <w:rsid w:val="00386F0C"/>
    <w:rsid w:val="003878A1"/>
    <w:rsid w:val="00387B53"/>
    <w:rsid w:val="0039003A"/>
    <w:rsid w:val="003900E4"/>
    <w:rsid w:val="0039024F"/>
    <w:rsid w:val="00390B06"/>
    <w:rsid w:val="00392761"/>
    <w:rsid w:val="003938EC"/>
    <w:rsid w:val="00395DCF"/>
    <w:rsid w:val="003966C0"/>
    <w:rsid w:val="00396A9F"/>
    <w:rsid w:val="00396C17"/>
    <w:rsid w:val="003977D8"/>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180"/>
    <w:rsid w:val="003A5EEB"/>
    <w:rsid w:val="003A615A"/>
    <w:rsid w:val="003A6894"/>
    <w:rsid w:val="003B01E2"/>
    <w:rsid w:val="003B0DEA"/>
    <w:rsid w:val="003B14ED"/>
    <w:rsid w:val="003B150E"/>
    <w:rsid w:val="003B18AF"/>
    <w:rsid w:val="003B203F"/>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32C"/>
    <w:rsid w:val="003C465D"/>
    <w:rsid w:val="003C48ED"/>
    <w:rsid w:val="003C5379"/>
    <w:rsid w:val="003C548D"/>
    <w:rsid w:val="003C6330"/>
    <w:rsid w:val="003C7CB7"/>
    <w:rsid w:val="003D016F"/>
    <w:rsid w:val="003D07AE"/>
    <w:rsid w:val="003D09E6"/>
    <w:rsid w:val="003D23A0"/>
    <w:rsid w:val="003D2A87"/>
    <w:rsid w:val="003D2CF7"/>
    <w:rsid w:val="003D3DA2"/>
    <w:rsid w:val="003D40C0"/>
    <w:rsid w:val="003D4DF3"/>
    <w:rsid w:val="003D5476"/>
    <w:rsid w:val="003D55E6"/>
    <w:rsid w:val="003D5E25"/>
    <w:rsid w:val="003D68DF"/>
    <w:rsid w:val="003D7A6D"/>
    <w:rsid w:val="003E04F5"/>
    <w:rsid w:val="003E067E"/>
    <w:rsid w:val="003E0D47"/>
    <w:rsid w:val="003E1402"/>
    <w:rsid w:val="003E33F4"/>
    <w:rsid w:val="003E3D06"/>
    <w:rsid w:val="003E404B"/>
    <w:rsid w:val="003E4C69"/>
    <w:rsid w:val="003E54EB"/>
    <w:rsid w:val="003E6DFD"/>
    <w:rsid w:val="003E6E9B"/>
    <w:rsid w:val="003E7944"/>
    <w:rsid w:val="003E7A2D"/>
    <w:rsid w:val="003E7C3A"/>
    <w:rsid w:val="003E7CD0"/>
    <w:rsid w:val="003F0743"/>
    <w:rsid w:val="003F0B80"/>
    <w:rsid w:val="003F20EC"/>
    <w:rsid w:val="003F3109"/>
    <w:rsid w:val="003F5734"/>
    <w:rsid w:val="003F62F7"/>
    <w:rsid w:val="003F72D2"/>
    <w:rsid w:val="00400814"/>
    <w:rsid w:val="004016D8"/>
    <w:rsid w:val="00401CB1"/>
    <w:rsid w:val="00401D1C"/>
    <w:rsid w:val="0040200B"/>
    <w:rsid w:val="00402229"/>
    <w:rsid w:val="0040264B"/>
    <w:rsid w:val="00402C9A"/>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203E"/>
    <w:rsid w:val="00412148"/>
    <w:rsid w:val="0041268A"/>
    <w:rsid w:val="00412E20"/>
    <w:rsid w:val="00413359"/>
    <w:rsid w:val="004136EB"/>
    <w:rsid w:val="0041371B"/>
    <w:rsid w:val="00413791"/>
    <w:rsid w:val="00414E31"/>
    <w:rsid w:val="00415007"/>
    <w:rsid w:val="00415311"/>
    <w:rsid w:val="00415DE5"/>
    <w:rsid w:val="00416D1A"/>
    <w:rsid w:val="00417272"/>
    <w:rsid w:val="004175EA"/>
    <w:rsid w:val="0042231B"/>
    <w:rsid w:val="00422D6A"/>
    <w:rsid w:val="0042384C"/>
    <w:rsid w:val="00424BFC"/>
    <w:rsid w:val="00424E29"/>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2E52"/>
    <w:rsid w:val="0044308F"/>
    <w:rsid w:val="00444625"/>
    <w:rsid w:val="004454AD"/>
    <w:rsid w:val="004456DD"/>
    <w:rsid w:val="00446642"/>
    <w:rsid w:val="00446F8B"/>
    <w:rsid w:val="0044720D"/>
    <w:rsid w:val="00447994"/>
    <w:rsid w:val="00450329"/>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77D"/>
    <w:rsid w:val="00461314"/>
    <w:rsid w:val="0046191A"/>
    <w:rsid w:val="004628E9"/>
    <w:rsid w:val="00462D53"/>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3CB7"/>
    <w:rsid w:val="00484524"/>
    <w:rsid w:val="004857AD"/>
    <w:rsid w:val="00485A9B"/>
    <w:rsid w:val="00486512"/>
    <w:rsid w:val="00486FEB"/>
    <w:rsid w:val="00487D06"/>
    <w:rsid w:val="00487F0E"/>
    <w:rsid w:val="004903EF"/>
    <w:rsid w:val="00491454"/>
    <w:rsid w:val="00491602"/>
    <w:rsid w:val="004923D9"/>
    <w:rsid w:val="00492AF2"/>
    <w:rsid w:val="00492B5A"/>
    <w:rsid w:val="0049315F"/>
    <w:rsid w:val="00493176"/>
    <w:rsid w:val="004938FA"/>
    <w:rsid w:val="00493F5D"/>
    <w:rsid w:val="004944A8"/>
    <w:rsid w:val="00494A7D"/>
    <w:rsid w:val="004951A0"/>
    <w:rsid w:val="004957D4"/>
    <w:rsid w:val="004965E1"/>
    <w:rsid w:val="00496E60"/>
    <w:rsid w:val="00497171"/>
    <w:rsid w:val="0049780B"/>
    <w:rsid w:val="00497F52"/>
    <w:rsid w:val="004A0339"/>
    <w:rsid w:val="004A0496"/>
    <w:rsid w:val="004A157B"/>
    <w:rsid w:val="004A160D"/>
    <w:rsid w:val="004A20FC"/>
    <w:rsid w:val="004A2132"/>
    <w:rsid w:val="004A2D0A"/>
    <w:rsid w:val="004A2EFB"/>
    <w:rsid w:val="004A362A"/>
    <w:rsid w:val="004A3D19"/>
    <w:rsid w:val="004A445E"/>
    <w:rsid w:val="004A4C5E"/>
    <w:rsid w:val="004A4D2B"/>
    <w:rsid w:val="004A61FF"/>
    <w:rsid w:val="004A63E3"/>
    <w:rsid w:val="004A6F04"/>
    <w:rsid w:val="004A6FE9"/>
    <w:rsid w:val="004A78F1"/>
    <w:rsid w:val="004B0487"/>
    <w:rsid w:val="004B0727"/>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B54"/>
    <w:rsid w:val="004E1077"/>
    <w:rsid w:val="004E11B6"/>
    <w:rsid w:val="004E1A4D"/>
    <w:rsid w:val="004E1F82"/>
    <w:rsid w:val="004E2949"/>
    <w:rsid w:val="004E3F48"/>
    <w:rsid w:val="004E3FED"/>
    <w:rsid w:val="004E46F4"/>
    <w:rsid w:val="004E47CE"/>
    <w:rsid w:val="004E4800"/>
    <w:rsid w:val="004E504A"/>
    <w:rsid w:val="004E5404"/>
    <w:rsid w:val="004E5725"/>
    <w:rsid w:val="004E5727"/>
    <w:rsid w:val="004E5BAE"/>
    <w:rsid w:val="004E5C67"/>
    <w:rsid w:val="004E6DE7"/>
    <w:rsid w:val="004E7DEE"/>
    <w:rsid w:val="004F0045"/>
    <w:rsid w:val="004F0690"/>
    <w:rsid w:val="004F0AE2"/>
    <w:rsid w:val="004F111F"/>
    <w:rsid w:val="004F1600"/>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4A"/>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51BF"/>
    <w:rsid w:val="005251C2"/>
    <w:rsid w:val="005260BF"/>
    <w:rsid w:val="00526AF0"/>
    <w:rsid w:val="00526E55"/>
    <w:rsid w:val="00527B9F"/>
    <w:rsid w:val="00527F01"/>
    <w:rsid w:val="00530879"/>
    <w:rsid w:val="0053221A"/>
    <w:rsid w:val="00532261"/>
    <w:rsid w:val="005323E6"/>
    <w:rsid w:val="00532447"/>
    <w:rsid w:val="0053245B"/>
    <w:rsid w:val="0053266C"/>
    <w:rsid w:val="005326CA"/>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538C"/>
    <w:rsid w:val="005457AD"/>
    <w:rsid w:val="00545D2D"/>
    <w:rsid w:val="00545FA7"/>
    <w:rsid w:val="00546224"/>
    <w:rsid w:val="00547F91"/>
    <w:rsid w:val="0055002F"/>
    <w:rsid w:val="005507A9"/>
    <w:rsid w:val="00550B85"/>
    <w:rsid w:val="0055112B"/>
    <w:rsid w:val="00551142"/>
    <w:rsid w:val="005517AA"/>
    <w:rsid w:val="00552680"/>
    <w:rsid w:val="0055279D"/>
    <w:rsid w:val="00552AF0"/>
    <w:rsid w:val="005532EC"/>
    <w:rsid w:val="005533C6"/>
    <w:rsid w:val="00553AB4"/>
    <w:rsid w:val="00553C48"/>
    <w:rsid w:val="00553CF3"/>
    <w:rsid w:val="00555283"/>
    <w:rsid w:val="0055560E"/>
    <w:rsid w:val="00555EBB"/>
    <w:rsid w:val="00556361"/>
    <w:rsid w:val="005566E9"/>
    <w:rsid w:val="00556FFB"/>
    <w:rsid w:val="00557548"/>
    <w:rsid w:val="00557BC9"/>
    <w:rsid w:val="00557C24"/>
    <w:rsid w:val="00557E4B"/>
    <w:rsid w:val="00560A56"/>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AB"/>
    <w:rsid w:val="005712E5"/>
    <w:rsid w:val="005714F8"/>
    <w:rsid w:val="00571C6F"/>
    <w:rsid w:val="005721B6"/>
    <w:rsid w:val="0057251B"/>
    <w:rsid w:val="00572F6C"/>
    <w:rsid w:val="005731EB"/>
    <w:rsid w:val="00573725"/>
    <w:rsid w:val="00573B09"/>
    <w:rsid w:val="00573DAB"/>
    <w:rsid w:val="00574A31"/>
    <w:rsid w:val="00574AC9"/>
    <w:rsid w:val="00574F9C"/>
    <w:rsid w:val="005754F9"/>
    <w:rsid w:val="0057560D"/>
    <w:rsid w:val="005756EF"/>
    <w:rsid w:val="00575B9A"/>
    <w:rsid w:val="00576368"/>
    <w:rsid w:val="005779B1"/>
    <w:rsid w:val="005779D1"/>
    <w:rsid w:val="00577DC2"/>
    <w:rsid w:val="005808C2"/>
    <w:rsid w:val="00580BF8"/>
    <w:rsid w:val="00581188"/>
    <w:rsid w:val="00581191"/>
    <w:rsid w:val="005824D7"/>
    <w:rsid w:val="0058252C"/>
    <w:rsid w:val="005825FF"/>
    <w:rsid w:val="00582E2F"/>
    <w:rsid w:val="00582EF9"/>
    <w:rsid w:val="00582F0F"/>
    <w:rsid w:val="005835FE"/>
    <w:rsid w:val="00583BC9"/>
    <w:rsid w:val="0058568A"/>
    <w:rsid w:val="0058661D"/>
    <w:rsid w:val="00586E9B"/>
    <w:rsid w:val="005872B3"/>
    <w:rsid w:val="00587667"/>
    <w:rsid w:val="00587D3A"/>
    <w:rsid w:val="005910AE"/>
    <w:rsid w:val="005911F1"/>
    <w:rsid w:val="00591CE0"/>
    <w:rsid w:val="00593CBF"/>
    <w:rsid w:val="00593D98"/>
    <w:rsid w:val="00593E55"/>
    <w:rsid w:val="00594577"/>
    <w:rsid w:val="00595504"/>
    <w:rsid w:val="00595626"/>
    <w:rsid w:val="005966DE"/>
    <w:rsid w:val="005972F5"/>
    <w:rsid w:val="00597C83"/>
    <w:rsid w:val="005A061E"/>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6E2"/>
    <w:rsid w:val="005B0C15"/>
    <w:rsid w:val="005B10BF"/>
    <w:rsid w:val="005B27F8"/>
    <w:rsid w:val="005B33B4"/>
    <w:rsid w:val="005B341B"/>
    <w:rsid w:val="005B36FA"/>
    <w:rsid w:val="005B426B"/>
    <w:rsid w:val="005B4647"/>
    <w:rsid w:val="005B5132"/>
    <w:rsid w:val="005B63DC"/>
    <w:rsid w:val="005B75B0"/>
    <w:rsid w:val="005B79A4"/>
    <w:rsid w:val="005C076D"/>
    <w:rsid w:val="005C09D2"/>
    <w:rsid w:val="005C0EA7"/>
    <w:rsid w:val="005C1784"/>
    <w:rsid w:val="005C254C"/>
    <w:rsid w:val="005C2E70"/>
    <w:rsid w:val="005C301B"/>
    <w:rsid w:val="005C4285"/>
    <w:rsid w:val="005C4E15"/>
    <w:rsid w:val="005C56A6"/>
    <w:rsid w:val="005C5CC6"/>
    <w:rsid w:val="005C5CD6"/>
    <w:rsid w:val="005C6361"/>
    <w:rsid w:val="005C79FB"/>
    <w:rsid w:val="005C7F07"/>
    <w:rsid w:val="005D03F3"/>
    <w:rsid w:val="005D0B56"/>
    <w:rsid w:val="005D0C44"/>
    <w:rsid w:val="005D15E4"/>
    <w:rsid w:val="005D20A2"/>
    <w:rsid w:val="005D20CB"/>
    <w:rsid w:val="005D2735"/>
    <w:rsid w:val="005D3181"/>
    <w:rsid w:val="005D335C"/>
    <w:rsid w:val="005D3846"/>
    <w:rsid w:val="005D389C"/>
    <w:rsid w:val="005D39DA"/>
    <w:rsid w:val="005D5410"/>
    <w:rsid w:val="005D5D78"/>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2085"/>
    <w:rsid w:val="005F2116"/>
    <w:rsid w:val="005F2B88"/>
    <w:rsid w:val="005F2F16"/>
    <w:rsid w:val="005F39DB"/>
    <w:rsid w:val="005F4CEF"/>
    <w:rsid w:val="005F4F70"/>
    <w:rsid w:val="005F6B89"/>
    <w:rsid w:val="006008C8"/>
    <w:rsid w:val="00600AB7"/>
    <w:rsid w:val="00600ABB"/>
    <w:rsid w:val="00600B0F"/>
    <w:rsid w:val="00600B96"/>
    <w:rsid w:val="00600F21"/>
    <w:rsid w:val="00601667"/>
    <w:rsid w:val="00602C6B"/>
    <w:rsid w:val="00602CC5"/>
    <w:rsid w:val="00604951"/>
    <w:rsid w:val="006049E4"/>
    <w:rsid w:val="0060508B"/>
    <w:rsid w:val="00605EB1"/>
    <w:rsid w:val="006060A3"/>
    <w:rsid w:val="006063D6"/>
    <w:rsid w:val="0060698D"/>
    <w:rsid w:val="00606CBD"/>
    <w:rsid w:val="006071CA"/>
    <w:rsid w:val="00607541"/>
    <w:rsid w:val="00607678"/>
    <w:rsid w:val="00607733"/>
    <w:rsid w:val="006100F1"/>
    <w:rsid w:val="006102BC"/>
    <w:rsid w:val="00610A30"/>
    <w:rsid w:val="00610BE7"/>
    <w:rsid w:val="006111AB"/>
    <w:rsid w:val="00611758"/>
    <w:rsid w:val="00611953"/>
    <w:rsid w:val="0061205D"/>
    <w:rsid w:val="006133BA"/>
    <w:rsid w:val="006143CF"/>
    <w:rsid w:val="00615097"/>
    <w:rsid w:val="0061511D"/>
    <w:rsid w:val="0061512F"/>
    <w:rsid w:val="0061553F"/>
    <w:rsid w:val="00615876"/>
    <w:rsid w:val="00615DEF"/>
    <w:rsid w:val="00620A99"/>
    <w:rsid w:val="00620E84"/>
    <w:rsid w:val="0062118B"/>
    <w:rsid w:val="006211B4"/>
    <w:rsid w:val="00622777"/>
    <w:rsid w:val="00623749"/>
    <w:rsid w:val="00623DDD"/>
    <w:rsid w:val="00624087"/>
    <w:rsid w:val="00624091"/>
    <w:rsid w:val="0062426F"/>
    <w:rsid w:val="00624798"/>
    <w:rsid w:val="00624C06"/>
    <w:rsid w:val="00624D10"/>
    <w:rsid w:val="00624D7F"/>
    <w:rsid w:val="0062524D"/>
    <w:rsid w:val="006255F7"/>
    <w:rsid w:val="00625B27"/>
    <w:rsid w:val="006264B5"/>
    <w:rsid w:val="00626821"/>
    <w:rsid w:val="00626B4D"/>
    <w:rsid w:val="00626DAD"/>
    <w:rsid w:val="006276FD"/>
    <w:rsid w:val="0062787E"/>
    <w:rsid w:val="00627990"/>
    <w:rsid w:val="006300E0"/>
    <w:rsid w:val="00630385"/>
    <w:rsid w:val="006304D6"/>
    <w:rsid w:val="006305FB"/>
    <w:rsid w:val="00630807"/>
    <w:rsid w:val="00630C0B"/>
    <w:rsid w:val="00631592"/>
    <w:rsid w:val="00631804"/>
    <w:rsid w:val="0063299A"/>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1E9A"/>
    <w:rsid w:val="0064223B"/>
    <w:rsid w:val="006428BA"/>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825"/>
    <w:rsid w:val="0067308B"/>
    <w:rsid w:val="0067310F"/>
    <w:rsid w:val="00674B27"/>
    <w:rsid w:val="0067567E"/>
    <w:rsid w:val="0067584C"/>
    <w:rsid w:val="00675FD8"/>
    <w:rsid w:val="00676277"/>
    <w:rsid w:val="00676C36"/>
    <w:rsid w:val="00676F67"/>
    <w:rsid w:val="006774B5"/>
    <w:rsid w:val="0067790D"/>
    <w:rsid w:val="006803FF"/>
    <w:rsid w:val="006806AD"/>
    <w:rsid w:val="00680CE5"/>
    <w:rsid w:val="0068181D"/>
    <w:rsid w:val="00681CCB"/>
    <w:rsid w:val="00682242"/>
    <w:rsid w:val="00682829"/>
    <w:rsid w:val="00683A09"/>
    <w:rsid w:val="00684230"/>
    <w:rsid w:val="006845F3"/>
    <w:rsid w:val="006850A7"/>
    <w:rsid w:val="00685401"/>
    <w:rsid w:val="00685409"/>
    <w:rsid w:val="00685AF5"/>
    <w:rsid w:val="00685EB3"/>
    <w:rsid w:val="006863A3"/>
    <w:rsid w:val="00686CD3"/>
    <w:rsid w:val="00687CE5"/>
    <w:rsid w:val="006906CC"/>
    <w:rsid w:val="00690802"/>
    <w:rsid w:val="006909BA"/>
    <w:rsid w:val="00690A7F"/>
    <w:rsid w:val="00690D32"/>
    <w:rsid w:val="0069109E"/>
    <w:rsid w:val="006913F4"/>
    <w:rsid w:val="006914CD"/>
    <w:rsid w:val="0069153B"/>
    <w:rsid w:val="00691920"/>
    <w:rsid w:val="006919A5"/>
    <w:rsid w:val="00691AFE"/>
    <w:rsid w:val="006920EE"/>
    <w:rsid w:val="00692862"/>
    <w:rsid w:val="00692C17"/>
    <w:rsid w:val="00694322"/>
    <w:rsid w:val="006945C8"/>
    <w:rsid w:val="0069488E"/>
    <w:rsid w:val="00695AA9"/>
    <w:rsid w:val="00696CE9"/>
    <w:rsid w:val="00696F73"/>
    <w:rsid w:val="006978D1"/>
    <w:rsid w:val="00697EAB"/>
    <w:rsid w:val="006A0300"/>
    <w:rsid w:val="006A06C3"/>
    <w:rsid w:val="006A09D6"/>
    <w:rsid w:val="006A1157"/>
    <w:rsid w:val="006A12FF"/>
    <w:rsid w:val="006A1AC3"/>
    <w:rsid w:val="006A1AD8"/>
    <w:rsid w:val="006A2E44"/>
    <w:rsid w:val="006A301A"/>
    <w:rsid w:val="006A3236"/>
    <w:rsid w:val="006A325D"/>
    <w:rsid w:val="006A373D"/>
    <w:rsid w:val="006A38A5"/>
    <w:rsid w:val="006A4238"/>
    <w:rsid w:val="006A46B2"/>
    <w:rsid w:val="006A4ED1"/>
    <w:rsid w:val="006A54B1"/>
    <w:rsid w:val="006A55AB"/>
    <w:rsid w:val="006A59AC"/>
    <w:rsid w:val="006A6109"/>
    <w:rsid w:val="006A611D"/>
    <w:rsid w:val="006A6D36"/>
    <w:rsid w:val="006A6DA4"/>
    <w:rsid w:val="006A6F2A"/>
    <w:rsid w:val="006B0057"/>
    <w:rsid w:val="006B01EA"/>
    <w:rsid w:val="006B055E"/>
    <w:rsid w:val="006B1113"/>
    <w:rsid w:val="006B1F42"/>
    <w:rsid w:val="006B2602"/>
    <w:rsid w:val="006B26FF"/>
    <w:rsid w:val="006B28B4"/>
    <w:rsid w:val="006B3D12"/>
    <w:rsid w:val="006B5649"/>
    <w:rsid w:val="006B5674"/>
    <w:rsid w:val="006B7277"/>
    <w:rsid w:val="006C00FB"/>
    <w:rsid w:val="006C0646"/>
    <w:rsid w:val="006C09F3"/>
    <w:rsid w:val="006C105F"/>
    <w:rsid w:val="006C1E91"/>
    <w:rsid w:val="006C1FF8"/>
    <w:rsid w:val="006C20C4"/>
    <w:rsid w:val="006C22D3"/>
    <w:rsid w:val="006C27BD"/>
    <w:rsid w:val="006C29AC"/>
    <w:rsid w:val="006C2D3B"/>
    <w:rsid w:val="006C344F"/>
    <w:rsid w:val="006C3466"/>
    <w:rsid w:val="006C38FC"/>
    <w:rsid w:val="006C4068"/>
    <w:rsid w:val="006C4BE4"/>
    <w:rsid w:val="006C6A95"/>
    <w:rsid w:val="006C6AA1"/>
    <w:rsid w:val="006C6D75"/>
    <w:rsid w:val="006D0C94"/>
    <w:rsid w:val="006D195E"/>
    <w:rsid w:val="006D207D"/>
    <w:rsid w:val="006D22C5"/>
    <w:rsid w:val="006D3F89"/>
    <w:rsid w:val="006D3FBE"/>
    <w:rsid w:val="006D4E92"/>
    <w:rsid w:val="006D5121"/>
    <w:rsid w:val="006D5244"/>
    <w:rsid w:val="006D5461"/>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533E"/>
    <w:rsid w:val="006E67C0"/>
    <w:rsid w:val="006E6BFF"/>
    <w:rsid w:val="006E70CB"/>
    <w:rsid w:val="006E778A"/>
    <w:rsid w:val="006E7832"/>
    <w:rsid w:val="006E7CE2"/>
    <w:rsid w:val="006F098A"/>
    <w:rsid w:val="006F0B05"/>
    <w:rsid w:val="006F261B"/>
    <w:rsid w:val="006F296D"/>
    <w:rsid w:val="006F2B62"/>
    <w:rsid w:val="006F3029"/>
    <w:rsid w:val="006F392D"/>
    <w:rsid w:val="006F41E0"/>
    <w:rsid w:val="006F4F04"/>
    <w:rsid w:val="006F58B0"/>
    <w:rsid w:val="006F5BF1"/>
    <w:rsid w:val="006F6921"/>
    <w:rsid w:val="006F6BD9"/>
    <w:rsid w:val="006F6CDE"/>
    <w:rsid w:val="006F75D3"/>
    <w:rsid w:val="006F774D"/>
    <w:rsid w:val="006F7785"/>
    <w:rsid w:val="007000A0"/>
    <w:rsid w:val="0070104F"/>
    <w:rsid w:val="007017E3"/>
    <w:rsid w:val="00701E3D"/>
    <w:rsid w:val="00701F2C"/>
    <w:rsid w:val="00702719"/>
    <w:rsid w:val="00702BFC"/>
    <w:rsid w:val="00703750"/>
    <w:rsid w:val="00703C96"/>
    <w:rsid w:val="00703EBB"/>
    <w:rsid w:val="007050E7"/>
    <w:rsid w:val="00705A82"/>
    <w:rsid w:val="00705B0C"/>
    <w:rsid w:val="00705C9E"/>
    <w:rsid w:val="00707878"/>
    <w:rsid w:val="00707882"/>
    <w:rsid w:val="00710D84"/>
    <w:rsid w:val="00710DDF"/>
    <w:rsid w:val="0071132A"/>
    <w:rsid w:val="007118C5"/>
    <w:rsid w:val="00712572"/>
    <w:rsid w:val="00712DC5"/>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4BB"/>
    <w:rsid w:val="007176F9"/>
    <w:rsid w:val="00717EEC"/>
    <w:rsid w:val="00720223"/>
    <w:rsid w:val="00720474"/>
    <w:rsid w:val="00720BC9"/>
    <w:rsid w:val="00720F10"/>
    <w:rsid w:val="00722473"/>
    <w:rsid w:val="00722E1C"/>
    <w:rsid w:val="0072300A"/>
    <w:rsid w:val="0072337A"/>
    <w:rsid w:val="00723599"/>
    <w:rsid w:val="007236E5"/>
    <w:rsid w:val="0072478A"/>
    <w:rsid w:val="00724847"/>
    <w:rsid w:val="00725D93"/>
    <w:rsid w:val="00726556"/>
    <w:rsid w:val="00726783"/>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9BB"/>
    <w:rsid w:val="00734AFC"/>
    <w:rsid w:val="00734E8E"/>
    <w:rsid w:val="007351C7"/>
    <w:rsid w:val="0073539C"/>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2004"/>
    <w:rsid w:val="00752951"/>
    <w:rsid w:val="007529BD"/>
    <w:rsid w:val="00752C68"/>
    <w:rsid w:val="00753E78"/>
    <w:rsid w:val="007540E5"/>
    <w:rsid w:val="007544FD"/>
    <w:rsid w:val="00755323"/>
    <w:rsid w:val="0075533B"/>
    <w:rsid w:val="00755D76"/>
    <w:rsid w:val="007566BE"/>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CD"/>
    <w:rsid w:val="00766CD0"/>
    <w:rsid w:val="00767105"/>
    <w:rsid w:val="007672F2"/>
    <w:rsid w:val="0076751C"/>
    <w:rsid w:val="00767D4C"/>
    <w:rsid w:val="00767F39"/>
    <w:rsid w:val="00770419"/>
    <w:rsid w:val="007714BF"/>
    <w:rsid w:val="00771E96"/>
    <w:rsid w:val="00771EEA"/>
    <w:rsid w:val="00772262"/>
    <w:rsid w:val="00772D01"/>
    <w:rsid w:val="00773E3C"/>
    <w:rsid w:val="00773F5B"/>
    <w:rsid w:val="00773FF9"/>
    <w:rsid w:val="007746B9"/>
    <w:rsid w:val="00776004"/>
    <w:rsid w:val="00776062"/>
    <w:rsid w:val="00780F5A"/>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3EE8"/>
    <w:rsid w:val="00794372"/>
    <w:rsid w:val="00794BC5"/>
    <w:rsid w:val="00796079"/>
    <w:rsid w:val="00796184"/>
    <w:rsid w:val="00796422"/>
    <w:rsid w:val="00796EC9"/>
    <w:rsid w:val="0079718B"/>
    <w:rsid w:val="007A054B"/>
    <w:rsid w:val="007A0B5F"/>
    <w:rsid w:val="007A15BA"/>
    <w:rsid w:val="007A1DDD"/>
    <w:rsid w:val="007A237F"/>
    <w:rsid w:val="007A2F34"/>
    <w:rsid w:val="007A3D43"/>
    <w:rsid w:val="007A3D73"/>
    <w:rsid w:val="007A405A"/>
    <w:rsid w:val="007A4BA2"/>
    <w:rsid w:val="007A6048"/>
    <w:rsid w:val="007A6190"/>
    <w:rsid w:val="007A6C5F"/>
    <w:rsid w:val="007A7311"/>
    <w:rsid w:val="007A7439"/>
    <w:rsid w:val="007A7B0A"/>
    <w:rsid w:val="007B0771"/>
    <w:rsid w:val="007B0953"/>
    <w:rsid w:val="007B0BB7"/>
    <w:rsid w:val="007B16E2"/>
    <w:rsid w:val="007B1D24"/>
    <w:rsid w:val="007B22F3"/>
    <w:rsid w:val="007B2AF8"/>
    <w:rsid w:val="007B2B56"/>
    <w:rsid w:val="007B2FDC"/>
    <w:rsid w:val="007B34A8"/>
    <w:rsid w:val="007B3801"/>
    <w:rsid w:val="007B433D"/>
    <w:rsid w:val="007B49FC"/>
    <w:rsid w:val="007B4D94"/>
    <w:rsid w:val="007B5188"/>
    <w:rsid w:val="007B52D3"/>
    <w:rsid w:val="007B5483"/>
    <w:rsid w:val="007B6C97"/>
    <w:rsid w:val="007B6D71"/>
    <w:rsid w:val="007B7336"/>
    <w:rsid w:val="007B7586"/>
    <w:rsid w:val="007C0BBD"/>
    <w:rsid w:val="007C1036"/>
    <w:rsid w:val="007C10D9"/>
    <w:rsid w:val="007C15E4"/>
    <w:rsid w:val="007C234A"/>
    <w:rsid w:val="007C408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B71"/>
    <w:rsid w:val="007D2C02"/>
    <w:rsid w:val="007D2FA2"/>
    <w:rsid w:val="007D38BB"/>
    <w:rsid w:val="007D431A"/>
    <w:rsid w:val="007D5094"/>
    <w:rsid w:val="007D592D"/>
    <w:rsid w:val="007D6522"/>
    <w:rsid w:val="007D6545"/>
    <w:rsid w:val="007D65D0"/>
    <w:rsid w:val="007D6F3C"/>
    <w:rsid w:val="007E0F09"/>
    <w:rsid w:val="007E1506"/>
    <w:rsid w:val="007E15C3"/>
    <w:rsid w:val="007E23F5"/>
    <w:rsid w:val="007E2F87"/>
    <w:rsid w:val="007E38C6"/>
    <w:rsid w:val="007E39E8"/>
    <w:rsid w:val="007E4031"/>
    <w:rsid w:val="007E41F3"/>
    <w:rsid w:val="007E421F"/>
    <w:rsid w:val="007E4DB2"/>
    <w:rsid w:val="007E4E6C"/>
    <w:rsid w:val="007E5972"/>
    <w:rsid w:val="007E5B5B"/>
    <w:rsid w:val="007E5EEB"/>
    <w:rsid w:val="007E5F45"/>
    <w:rsid w:val="007E6AFE"/>
    <w:rsid w:val="007E6F32"/>
    <w:rsid w:val="007E71BE"/>
    <w:rsid w:val="007F01DF"/>
    <w:rsid w:val="007F023F"/>
    <w:rsid w:val="007F0A29"/>
    <w:rsid w:val="007F0BE6"/>
    <w:rsid w:val="007F17B1"/>
    <w:rsid w:val="007F2749"/>
    <w:rsid w:val="007F283F"/>
    <w:rsid w:val="007F31F7"/>
    <w:rsid w:val="007F3B23"/>
    <w:rsid w:val="007F3E44"/>
    <w:rsid w:val="007F3E79"/>
    <w:rsid w:val="007F41E0"/>
    <w:rsid w:val="007F42EA"/>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C9F"/>
    <w:rsid w:val="00823287"/>
    <w:rsid w:val="00823823"/>
    <w:rsid w:val="00823DAB"/>
    <w:rsid w:val="00824525"/>
    <w:rsid w:val="008247DD"/>
    <w:rsid w:val="00825277"/>
    <w:rsid w:val="00825408"/>
    <w:rsid w:val="0082567B"/>
    <w:rsid w:val="00825977"/>
    <w:rsid w:val="00825D5B"/>
    <w:rsid w:val="00825F8E"/>
    <w:rsid w:val="008261C0"/>
    <w:rsid w:val="008267B0"/>
    <w:rsid w:val="008273E1"/>
    <w:rsid w:val="008306E8"/>
    <w:rsid w:val="008307F9"/>
    <w:rsid w:val="00831228"/>
    <w:rsid w:val="0083263C"/>
    <w:rsid w:val="008329AC"/>
    <w:rsid w:val="00834232"/>
    <w:rsid w:val="008345F7"/>
    <w:rsid w:val="008371D4"/>
    <w:rsid w:val="00837F98"/>
    <w:rsid w:val="008408EB"/>
    <w:rsid w:val="008419C6"/>
    <w:rsid w:val="00842104"/>
    <w:rsid w:val="0084289A"/>
    <w:rsid w:val="00843412"/>
    <w:rsid w:val="00843DA7"/>
    <w:rsid w:val="00843E80"/>
    <w:rsid w:val="00843FB1"/>
    <w:rsid w:val="0084685A"/>
    <w:rsid w:val="00846CD2"/>
    <w:rsid w:val="008474D6"/>
    <w:rsid w:val="00847F2D"/>
    <w:rsid w:val="0085073E"/>
    <w:rsid w:val="00850892"/>
    <w:rsid w:val="008511C9"/>
    <w:rsid w:val="00851C24"/>
    <w:rsid w:val="00852ACF"/>
    <w:rsid w:val="00852BB1"/>
    <w:rsid w:val="00853130"/>
    <w:rsid w:val="0085362E"/>
    <w:rsid w:val="0085435D"/>
    <w:rsid w:val="00854815"/>
    <w:rsid w:val="00854A4C"/>
    <w:rsid w:val="008556E0"/>
    <w:rsid w:val="008564B4"/>
    <w:rsid w:val="008568A1"/>
    <w:rsid w:val="00856A6C"/>
    <w:rsid w:val="00856CB3"/>
    <w:rsid w:val="00857E54"/>
    <w:rsid w:val="008605E7"/>
    <w:rsid w:val="0086132D"/>
    <w:rsid w:val="008618B5"/>
    <w:rsid w:val="00861DB7"/>
    <w:rsid w:val="008623D3"/>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3DC6"/>
    <w:rsid w:val="00874F06"/>
    <w:rsid w:val="0087533A"/>
    <w:rsid w:val="008768F7"/>
    <w:rsid w:val="00876FB7"/>
    <w:rsid w:val="0087761F"/>
    <w:rsid w:val="00877AA2"/>
    <w:rsid w:val="00880D4D"/>
    <w:rsid w:val="0088223E"/>
    <w:rsid w:val="00882C0A"/>
    <w:rsid w:val="00882C64"/>
    <w:rsid w:val="00883153"/>
    <w:rsid w:val="00884599"/>
    <w:rsid w:val="00884CAF"/>
    <w:rsid w:val="00884FDA"/>
    <w:rsid w:val="00885F5E"/>
    <w:rsid w:val="0088736D"/>
    <w:rsid w:val="008875BD"/>
    <w:rsid w:val="00887D92"/>
    <w:rsid w:val="00890638"/>
    <w:rsid w:val="0089091C"/>
    <w:rsid w:val="00890A07"/>
    <w:rsid w:val="00891247"/>
    <w:rsid w:val="00891692"/>
    <w:rsid w:val="0089184E"/>
    <w:rsid w:val="00891875"/>
    <w:rsid w:val="008918F9"/>
    <w:rsid w:val="00892AC4"/>
    <w:rsid w:val="00892DAA"/>
    <w:rsid w:val="00893A11"/>
    <w:rsid w:val="00893DE1"/>
    <w:rsid w:val="0089409D"/>
    <w:rsid w:val="0089446B"/>
    <w:rsid w:val="00895240"/>
    <w:rsid w:val="0089557E"/>
    <w:rsid w:val="0089558C"/>
    <w:rsid w:val="0089618B"/>
    <w:rsid w:val="008969EA"/>
    <w:rsid w:val="00897502"/>
    <w:rsid w:val="00897630"/>
    <w:rsid w:val="00897E08"/>
    <w:rsid w:val="008A0557"/>
    <w:rsid w:val="008A0690"/>
    <w:rsid w:val="008A0C9E"/>
    <w:rsid w:val="008A1241"/>
    <w:rsid w:val="008A1807"/>
    <w:rsid w:val="008A1CFF"/>
    <w:rsid w:val="008A2191"/>
    <w:rsid w:val="008A2267"/>
    <w:rsid w:val="008A22B8"/>
    <w:rsid w:val="008A2490"/>
    <w:rsid w:val="008A2642"/>
    <w:rsid w:val="008A2849"/>
    <w:rsid w:val="008A29FF"/>
    <w:rsid w:val="008A2DB1"/>
    <w:rsid w:val="008A32CE"/>
    <w:rsid w:val="008A396F"/>
    <w:rsid w:val="008A4843"/>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2BDB"/>
    <w:rsid w:val="008B362A"/>
    <w:rsid w:val="008B43E7"/>
    <w:rsid w:val="008B67F6"/>
    <w:rsid w:val="008B6911"/>
    <w:rsid w:val="008B75A9"/>
    <w:rsid w:val="008B7F2A"/>
    <w:rsid w:val="008C0172"/>
    <w:rsid w:val="008C0A2E"/>
    <w:rsid w:val="008C0BA2"/>
    <w:rsid w:val="008C0BBD"/>
    <w:rsid w:val="008C1258"/>
    <w:rsid w:val="008C1A87"/>
    <w:rsid w:val="008C2967"/>
    <w:rsid w:val="008C2D87"/>
    <w:rsid w:val="008C38C1"/>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DC"/>
    <w:rsid w:val="008D4B66"/>
    <w:rsid w:val="008D6798"/>
    <w:rsid w:val="008D6B0E"/>
    <w:rsid w:val="008D6B4E"/>
    <w:rsid w:val="008D79AD"/>
    <w:rsid w:val="008E0040"/>
    <w:rsid w:val="008E0869"/>
    <w:rsid w:val="008E08BF"/>
    <w:rsid w:val="008E2D32"/>
    <w:rsid w:val="008E461E"/>
    <w:rsid w:val="008E52F2"/>
    <w:rsid w:val="008E58C1"/>
    <w:rsid w:val="008E67E6"/>
    <w:rsid w:val="008E7679"/>
    <w:rsid w:val="008E7A54"/>
    <w:rsid w:val="008F08DE"/>
    <w:rsid w:val="008F0988"/>
    <w:rsid w:val="008F0CDB"/>
    <w:rsid w:val="008F1364"/>
    <w:rsid w:val="008F1634"/>
    <w:rsid w:val="008F16B1"/>
    <w:rsid w:val="008F1763"/>
    <w:rsid w:val="008F19B0"/>
    <w:rsid w:val="008F1AF1"/>
    <w:rsid w:val="008F2526"/>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8DE"/>
    <w:rsid w:val="00901E33"/>
    <w:rsid w:val="00902222"/>
    <w:rsid w:val="00902526"/>
    <w:rsid w:val="00903B88"/>
    <w:rsid w:val="009040A0"/>
    <w:rsid w:val="00904959"/>
    <w:rsid w:val="00904C55"/>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0EE"/>
    <w:rsid w:val="009235BA"/>
    <w:rsid w:val="009245AA"/>
    <w:rsid w:val="00925470"/>
    <w:rsid w:val="009258C5"/>
    <w:rsid w:val="009258E3"/>
    <w:rsid w:val="00925B50"/>
    <w:rsid w:val="00926730"/>
    <w:rsid w:val="009268CF"/>
    <w:rsid w:val="009275BE"/>
    <w:rsid w:val="009307E2"/>
    <w:rsid w:val="00931391"/>
    <w:rsid w:val="00931880"/>
    <w:rsid w:val="009328EF"/>
    <w:rsid w:val="00932A6F"/>
    <w:rsid w:val="00933F40"/>
    <w:rsid w:val="00934E61"/>
    <w:rsid w:val="009351B0"/>
    <w:rsid w:val="00935878"/>
    <w:rsid w:val="009359DA"/>
    <w:rsid w:val="00935B77"/>
    <w:rsid w:val="009369D2"/>
    <w:rsid w:val="00936FE4"/>
    <w:rsid w:val="009373E1"/>
    <w:rsid w:val="00940C9A"/>
    <w:rsid w:val="00941CB0"/>
    <w:rsid w:val="00941D4D"/>
    <w:rsid w:val="00941D75"/>
    <w:rsid w:val="00942BFD"/>
    <w:rsid w:val="00942E97"/>
    <w:rsid w:val="009431FD"/>
    <w:rsid w:val="009433C0"/>
    <w:rsid w:val="009435E9"/>
    <w:rsid w:val="00944961"/>
    <w:rsid w:val="00945134"/>
    <w:rsid w:val="0094612D"/>
    <w:rsid w:val="00946186"/>
    <w:rsid w:val="00946BEA"/>
    <w:rsid w:val="00947C9D"/>
    <w:rsid w:val="0095011E"/>
    <w:rsid w:val="009509A4"/>
    <w:rsid w:val="00950EBD"/>
    <w:rsid w:val="009519AC"/>
    <w:rsid w:val="009519F7"/>
    <w:rsid w:val="00952481"/>
    <w:rsid w:val="00952A07"/>
    <w:rsid w:val="00952BA1"/>
    <w:rsid w:val="00954BF8"/>
    <w:rsid w:val="00954FF6"/>
    <w:rsid w:val="00955B04"/>
    <w:rsid w:val="00955C56"/>
    <w:rsid w:val="00955FDD"/>
    <w:rsid w:val="00956040"/>
    <w:rsid w:val="0095724D"/>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2B4"/>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144"/>
    <w:rsid w:val="0098028C"/>
    <w:rsid w:val="00980FCA"/>
    <w:rsid w:val="00981180"/>
    <w:rsid w:val="009816FC"/>
    <w:rsid w:val="009818C7"/>
    <w:rsid w:val="00981B60"/>
    <w:rsid w:val="00981DB9"/>
    <w:rsid w:val="00982D2C"/>
    <w:rsid w:val="00985389"/>
    <w:rsid w:val="00985C91"/>
    <w:rsid w:val="009863F7"/>
    <w:rsid w:val="009868D2"/>
    <w:rsid w:val="00986E89"/>
    <w:rsid w:val="00986F4A"/>
    <w:rsid w:val="0099009D"/>
    <w:rsid w:val="0099046B"/>
    <w:rsid w:val="00990D8E"/>
    <w:rsid w:val="00991CA8"/>
    <w:rsid w:val="00991D5A"/>
    <w:rsid w:val="00991EA6"/>
    <w:rsid w:val="009922A9"/>
    <w:rsid w:val="009927AC"/>
    <w:rsid w:val="00993062"/>
    <w:rsid w:val="00993EE8"/>
    <w:rsid w:val="0099405A"/>
    <w:rsid w:val="009940C0"/>
    <w:rsid w:val="009940E3"/>
    <w:rsid w:val="00994586"/>
    <w:rsid w:val="009947C3"/>
    <w:rsid w:val="00995F0B"/>
    <w:rsid w:val="00996037"/>
    <w:rsid w:val="00996138"/>
    <w:rsid w:val="00996C9D"/>
    <w:rsid w:val="00997051"/>
    <w:rsid w:val="009A041A"/>
    <w:rsid w:val="009A0A34"/>
    <w:rsid w:val="009A0B4E"/>
    <w:rsid w:val="009A1205"/>
    <w:rsid w:val="009A148C"/>
    <w:rsid w:val="009A1EF0"/>
    <w:rsid w:val="009A2678"/>
    <w:rsid w:val="009A2ADF"/>
    <w:rsid w:val="009A30AA"/>
    <w:rsid w:val="009A3B1C"/>
    <w:rsid w:val="009A4F2F"/>
    <w:rsid w:val="009A5C2E"/>
    <w:rsid w:val="009A5F57"/>
    <w:rsid w:val="009A605E"/>
    <w:rsid w:val="009A6214"/>
    <w:rsid w:val="009A6861"/>
    <w:rsid w:val="009A6C35"/>
    <w:rsid w:val="009A6C4F"/>
    <w:rsid w:val="009A78A2"/>
    <w:rsid w:val="009B0372"/>
    <w:rsid w:val="009B0AA5"/>
    <w:rsid w:val="009B0C72"/>
    <w:rsid w:val="009B1672"/>
    <w:rsid w:val="009B2177"/>
    <w:rsid w:val="009B2B22"/>
    <w:rsid w:val="009B3AF3"/>
    <w:rsid w:val="009B4010"/>
    <w:rsid w:val="009B48C6"/>
    <w:rsid w:val="009B4DEC"/>
    <w:rsid w:val="009B50A8"/>
    <w:rsid w:val="009B5701"/>
    <w:rsid w:val="009B5F9F"/>
    <w:rsid w:val="009B62C6"/>
    <w:rsid w:val="009B64A2"/>
    <w:rsid w:val="009B6610"/>
    <w:rsid w:val="009B6908"/>
    <w:rsid w:val="009B6936"/>
    <w:rsid w:val="009C0DFE"/>
    <w:rsid w:val="009C0E90"/>
    <w:rsid w:val="009C114D"/>
    <w:rsid w:val="009C1A70"/>
    <w:rsid w:val="009C228C"/>
    <w:rsid w:val="009C2635"/>
    <w:rsid w:val="009C297F"/>
    <w:rsid w:val="009C302D"/>
    <w:rsid w:val="009C34C0"/>
    <w:rsid w:val="009C3AA1"/>
    <w:rsid w:val="009C4287"/>
    <w:rsid w:val="009C43CE"/>
    <w:rsid w:val="009C4A40"/>
    <w:rsid w:val="009C4D75"/>
    <w:rsid w:val="009C546E"/>
    <w:rsid w:val="009C55ED"/>
    <w:rsid w:val="009C5D72"/>
    <w:rsid w:val="009C6168"/>
    <w:rsid w:val="009C61B4"/>
    <w:rsid w:val="009C6722"/>
    <w:rsid w:val="009C68B7"/>
    <w:rsid w:val="009C7303"/>
    <w:rsid w:val="009D05BD"/>
    <w:rsid w:val="009D1AFE"/>
    <w:rsid w:val="009D1FAA"/>
    <w:rsid w:val="009D4EA8"/>
    <w:rsid w:val="009D6AE1"/>
    <w:rsid w:val="009D7302"/>
    <w:rsid w:val="009D7AA0"/>
    <w:rsid w:val="009E04E1"/>
    <w:rsid w:val="009E05C5"/>
    <w:rsid w:val="009E05E8"/>
    <w:rsid w:val="009E0B5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D45"/>
    <w:rsid w:val="00A06DEB"/>
    <w:rsid w:val="00A072CD"/>
    <w:rsid w:val="00A07BBD"/>
    <w:rsid w:val="00A07ED9"/>
    <w:rsid w:val="00A104E5"/>
    <w:rsid w:val="00A11044"/>
    <w:rsid w:val="00A122EB"/>
    <w:rsid w:val="00A125E7"/>
    <w:rsid w:val="00A13011"/>
    <w:rsid w:val="00A14223"/>
    <w:rsid w:val="00A1482F"/>
    <w:rsid w:val="00A14B08"/>
    <w:rsid w:val="00A14F7E"/>
    <w:rsid w:val="00A151C7"/>
    <w:rsid w:val="00A15635"/>
    <w:rsid w:val="00A15737"/>
    <w:rsid w:val="00A173AF"/>
    <w:rsid w:val="00A174CF"/>
    <w:rsid w:val="00A176F7"/>
    <w:rsid w:val="00A208D9"/>
    <w:rsid w:val="00A20C2C"/>
    <w:rsid w:val="00A23664"/>
    <w:rsid w:val="00A2404A"/>
    <w:rsid w:val="00A262AD"/>
    <w:rsid w:val="00A274A9"/>
    <w:rsid w:val="00A27620"/>
    <w:rsid w:val="00A30698"/>
    <w:rsid w:val="00A30E49"/>
    <w:rsid w:val="00A3201D"/>
    <w:rsid w:val="00A32552"/>
    <w:rsid w:val="00A326A2"/>
    <w:rsid w:val="00A32A03"/>
    <w:rsid w:val="00A32D48"/>
    <w:rsid w:val="00A33669"/>
    <w:rsid w:val="00A33FE9"/>
    <w:rsid w:val="00A34484"/>
    <w:rsid w:val="00A35104"/>
    <w:rsid w:val="00A35E9D"/>
    <w:rsid w:val="00A35FAA"/>
    <w:rsid w:val="00A37B15"/>
    <w:rsid w:val="00A40436"/>
    <w:rsid w:val="00A406AD"/>
    <w:rsid w:val="00A40801"/>
    <w:rsid w:val="00A40B63"/>
    <w:rsid w:val="00A40D88"/>
    <w:rsid w:val="00A412C4"/>
    <w:rsid w:val="00A4161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64C"/>
    <w:rsid w:val="00A508A1"/>
    <w:rsid w:val="00A508AB"/>
    <w:rsid w:val="00A50F49"/>
    <w:rsid w:val="00A51120"/>
    <w:rsid w:val="00A51879"/>
    <w:rsid w:val="00A51F74"/>
    <w:rsid w:val="00A5211E"/>
    <w:rsid w:val="00A5213E"/>
    <w:rsid w:val="00A52287"/>
    <w:rsid w:val="00A52CA9"/>
    <w:rsid w:val="00A52D2D"/>
    <w:rsid w:val="00A52F0F"/>
    <w:rsid w:val="00A52F53"/>
    <w:rsid w:val="00A53367"/>
    <w:rsid w:val="00A53610"/>
    <w:rsid w:val="00A53F3F"/>
    <w:rsid w:val="00A54A37"/>
    <w:rsid w:val="00A54A60"/>
    <w:rsid w:val="00A54C40"/>
    <w:rsid w:val="00A55A81"/>
    <w:rsid w:val="00A55BDD"/>
    <w:rsid w:val="00A55E4F"/>
    <w:rsid w:val="00A56769"/>
    <w:rsid w:val="00A60697"/>
    <w:rsid w:val="00A60948"/>
    <w:rsid w:val="00A611AD"/>
    <w:rsid w:val="00A6123A"/>
    <w:rsid w:val="00A61B7A"/>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3"/>
    <w:rsid w:val="00A74F6C"/>
    <w:rsid w:val="00A75206"/>
    <w:rsid w:val="00A759B1"/>
    <w:rsid w:val="00A75EDF"/>
    <w:rsid w:val="00A75F56"/>
    <w:rsid w:val="00A766AE"/>
    <w:rsid w:val="00A76D9E"/>
    <w:rsid w:val="00A76FE2"/>
    <w:rsid w:val="00A77091"/>
    <w:rsid w:val="00A77419"/>
    <w:rsid w:val="00A77AC8"/>
    <w:rsid w:val="00A8092A"/>
    <w:rsid w:val="00A80BE5"/>
    <w:rsid w:val="00A8173D"/>
    <w:rsid w:val="00A818F6"/>
    <w:rsid w:val="00A81E58"/>
    <w:rsid w:val="00A83C70"/>
    <w:rsid w:val="00A841BC"/>
    <w:rsid w:val="00A8439D"/>
    <w:rsid w:val="00A85526"/>
    <w:rsid w:val="00A86799"/>
    <w:rsid w:val="00A86940"/>
    <w:rsid w:val="00A869FF"/>
    <w:rsid w:val="00A86FA7"/>
    <w:rsid w:val="00A879B8"/>
    <w:rsid w:val="00A879C2"/>
    <w:rsid w:val="00A87A4D"/>
    <w:rsid w:val="00A91B31"/>
    <w:rsid w:val="00A92618"/>
    <w:rsid w:val="00A92823"/>
    <w:rsid w:val="00A92D73"/>
    <w:rsid w:val="00A92DB6"/>
    <w:rsid w:val="00A93660"/>
    <w:rsid w:val="00A9392C"/>
    <w:rsid w:val="00A94630"/>
    <w:rsid w:val="00A946C1"/>
    <w:rsid w:val="00A94871"/>
    <w:rsid w:val="00A94BA9"/>
    <w:rsid w:val="00A95FA9"/>
    <w:rsid w:val="00A961D5"/>
    <w:rsid w:val="00A962E7"/>
    <w:rsid w:val="00A96AF3"/>
    <w:rsid w:val="00A96EA9"/>
    <w:rsid w:val="00A971ED"/>
    <w:rsid w:val="00A97F1E"/>
    <w:rsid w:val="00AA0018"/>
    <w:rsid w:val="00AA0313"/>
    <w:rsid w:val="00AA125D"/>
    <w:rsid w:val="00AA18E0"/>
    <w:rsid w:val="00AA1D97"/>
    <w:rsid w:val="00AA1E14"/>
    <w:rsid w:val="00AA1E67"/>
    <w:rsid w:val="00AA1F15"/>
    <w:rsid w:val="00AA3902"/>
    <w:rsid w:val="00AA41AB"/>
    <w:rsid w:val="00AA47C8"/>
    <w:rsid w:val="00AA4B9A"/>
    <w:rsid w:val="00AA5228"/>
    <w:rsid w:val="00AA5542"/>
    <w:rsid w:val="00AA55E6"/>
    <w:rsid w:val="00AA69EA"/>
    <w:rsid w:val="00AA6B07"/>
    <w:rsid w:val="00AA6CD6"/>
    <w:rsid w:val="00AA76F0"/>
    <w:rsid w:val="00AB0116"/>
    <w:rsid w:val="00AB2272"/>
    <w:rsid w:val="00AB29C9"/>
    <w:rsid w:val="00AB2E4E"/>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3546"/>
    <w:rsid w:val="00AC58AC"/>
    <w:rsid w:val="00AC5DA4"/>
    <w:rsid w:val="00AC619E"/>
    <w:rsid w:val="00AC61FE"/>
    <w:rsid w:val="00AC6458"/>
    <w:rsid w:val="00AC653C"/>
    <w:rsid w:val="00AC6EC3"/>
    <w:rsid w:val="00AC6F48"/>
    <w:rsid w:val="00AC70E3"/>
    <w:rsid w:val="00AC7CB8"/>
    <w:rsid w:val="00AC7DB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18EB"/>
    <w:rsid w:val="00AE2267"/>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0958"/>
    <w:rsid w:val="00B00B77"/>
    <w:rsid w:val="00B0158C"/>
    <w:rsid w:val="00B01811"/>
    <w:rsid w:val="00B01D70"/>
    <w:rsid w:val="00B02BD0"/>
    <w:rsid w:val="00B02D7C"/>
    <w:rsid w:val="00B03737"/>
    <w:rsid w:val="00B048F7"/>
    <w:rsid w:val="00B057A8"/>
    <w:rsid w:val="00B05C04"/>
    <w:rsid w:val="00B05E45"/>
    <w:rsid w:val="00B06476"/>
    <w:rsid w:val="00B064DE"/>
    <w:rsid w:val="00B06853"/>
    <w:rsid w:val="00B079B1"/>
    <w:rsid w:val="00B07E7F"/>
    <w:rsid w:val="00B111CD"/>
    <w:rsid w:val="00B1209F"/>
    <w:rsid w:val="00B12C07"/>
    <w:rsid w:val="00B13342"/>
    <w:rsid w:val="00B13680"/>
    <w:rsid w:val="00B1405C"/>
    <w:rsid w:val="00B155B5"/>
    <w:rsid w:val="00B1663D"/>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091"/>
    <w:rsid w:val="00B25BA9"/>
    <w:rsid w:val="00B25BCF"/>
    <w:rsid w:val="00B2683D"/>
    <w:rsid w:val="00B26E8E"/>
    <w:rsid w:val="00B278D2"/>
    <w:rsid w:val="00B30918"/>
    <w:rsid w:val="00B30B3E"/>
    <w:rsid w:val="00B30D1E"/>
    <w:rsid w:val="00B310E4"/>
    <w:rsid w:val="00B31BAF"/>
    <w:rsid w:val="00B32222"/>
    <w:rsid w:val="00B32826"/>
    <w:rsid w:val="00B33104"/>
    <w:rsid w:val="00B3326F"/>
    <w:rsid w:val="00B338EA"/>
    <w:rsid w:val="00B3396E"/>
    <w:rsid w:val="00B34497"/>
    <w:rsid w:val="00B34EBD"/>
    <w:rsid w:val="00B35021"/>
    <w:rsid w:val="00B35CAF"/>
    <w:rsid w:val="00B3689E"/>
    <w:rsid w:val="00B37FA1"/>
    <w:rsid w:val="00B40E8E"/>
    <w:rsid w:val="00B4116F"/>
    <w:rsid w:val="00B4174F"/>
    <w:rsid w:val="00B420BA"/>
    <w:rsid w:val="00B4283A"/>
    <w:rsid w:val="00B438E5"/>
    <w:rsid w:val="00B43C83"/>
    <w:rsid w:val="00B44515"/>
    <w:rsid w:val="00B449C2"/>
    <w:rsid w:val="00B44AA8"/>
    <w:rsid w:val="00B454D3"/>
    <w:rsid w:val="00B4558B"/>
    <w:rsid w:val="00B456FF"/>
    <w:rsid w:val="00B46246"/>
    <w:rsid w:val="00B46320"/>
    <w:rsid w:val="00B470E7"/>
    <w:rsid w:val="00B47DD8"/>
    <w:rsid w:val="00B51163"/>
    <w:rsid w:val="00B51460"/>
    <w:rsid w:val="00B516FB"/>
    <w:rsid w:val="00B51D2C"/>
    <w:rsid w:val="00B534EE"/>
    <w:rsid w:val="00B53585"/>
    <w:rsid w:val="00B53C43"/>
    <w:rsid w:val="00B5446B"/>
    <w:rsid w:val="00B54945"/>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2A4B"/>
    <w:rsid w:val="00B734A5"/>
    <w:rsid w:val="00B736D1"/>
    <w:rsid w:val="00B73B3D"/>
    <w:rsid w:val="00B742F9"/>
    <w:rsid w:val="00B744AF"/>
    <w:rsid w:val="00B75211"/>
    <w:rsid w:val="00B753EE"/>
    <w:rsid w:val="00B75A98"/>
    <w:rsid w:val="00B76137"/>
    <w:rsid w:val="00B7642B"/>
    <w:rsid w:val="00B764BA"/>
    <w:rsid w:val="00B766B8"/>
    <w:rsid w:val="00B76D44"/>
    <w:rsid w:val="00B76DF7"/>
    <w:rsid w:val="00B76F2F"/>
    <w:rsid w:val="00B77712"/>
    <w:rsid w:val="00B822C4"/>
    <w:rsid w:val="00B82363"/>
    <w:rsid w:val="00B82772"/>
    <w:rsid w:val="00B8329B"/>
    <w:rsid w:val="00B832D3"/>
    <w:rsid w:val="00B834F1"/>
    <w:rsid w:val="00B84317"/>
    <w:rsid w:val="00B84352"/>
    <w:rsid w:val="00B84554"/>
    <w:rsid w:val="00B858DB"/>
    <w:rsid w:val="00B85F27"/>
    <w:rsid w:val="00B86266"/>
    <w:rsid w:val="00B86973"/>
    <w:rsid w:val="00B869B4"/>
    <w:rsid w:val="00B87224"/>
    <w:rsid w:val="00B87569"/>
    <w:rsid w:val="00B87730"/>
    <w:rsid w:val="00B87770"/>
    <w:rsid w:val="00B87ADF"/>
    <w:rsid w:val="00B918D7"/>
    <w:rsid w:val="00B92788"/>
    <w:rsid w:val="00B92F44"/>
    <w:rsid w:val="00B944A0"/>
    <w:rsid w:val="00B944ED"/>
    <w:rsid w:val="00B9488A"/>
    <w:rsid w:val="00B949FF"/>
    <w:rsid w:val="00B9516F"/>
    <w:rsid w:val="00B95D19"/>
    <w:rsid w:val="00B95F1D"/>
    <w:rsid w:val="00B96364"/>
    <w:rsid w:val="00B965AE"/>
    <w:rsid w:val="00B968A9"/>
    <w:rsid w:val="00B96F66"/>
    <w:rsid w:val="00B97C1E"/>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56BD"/>
    <w:rsid w:val="00BB6A33"/>
    <w:rsid w:val="00BB6D28"/>
    <w:rsid w:val="00BB7067"/>
    <w:rsid w:val="00BB71A2"/>
    <w:rsid w:val="00BC05B4"/>
    <w:rsid w:val="00BC0D2C"/>
    <w:rsid w:val="00BC1D63"/>
    <w:rsid w:val="00BC227B"/>
    <w:rsid w:val="00BC2964"/>
    <w:rsid w:val="00BC319A"/>
    <w:rsid w:val="00BC3616"/>
    <w:rsid w:val="00BC3C9E"/>
    <w:rsid w:val="00BC3E30"/>
    <w:rsid w:val="00BC5266"/>
    <w:rsid w:val="00BC53B0"/>
    <w:rsid w:val="00BC63EF"/>
    <w:rsid w:val="00BC654E"/>
    <w:rsid w:val="00BC67A4"/>
    <w:rsid w:val="00BC67D5"/>
    <w:rsid w:val="00BC7397"/>
    <w:rsid w:val="00BC7799"/>
    <w:rsid w:val="00BC7915"/>
    <w:rsid w:val="00BC7A3D"/>
    <w:rsid w:val="00BD001E"/>
    <w:rsid w:val="00BD0167"/>
    <w:rsid w:val="00BD0BFD"/>
    <w:rsid w:val="00BD1527"/>
    <w:rsid w:val="00BD2630"/>
    <w:rsid w:val="00BD26B2"/>
    <w:rsid w:val="00BD2A38"/>
    <w:rsid w:val="00BD30B2"/>
    <w:rsid w:val="00BD30C8"/>
    <w:rsid w:val="00BD3679"/>
    <w:rsid w:val="00BD3695"/>
    <w:rsid w:val="00BD39B8"/>
    <w:rsid w:val="00BD3DDD"/>
    <w:rsid w:val="00BD405D"/>
    <w:rsid w:val="00BD4EEC"/>
    <w:rsid w:val="00BD4FA8"/>
    <w:rsid w:val="00BD5CF8"/>
    <w:rsid w:val="00BD624D"/>
    <w:rsid w:val="00BD64F7"/>
    <w:rsid w:val="00BD69F4"/>
    <w:rsid w:val="00BD6C24"/>
    <w:rsid w:val="00BD741A"/>
    <w:rsid w:val="00BD77CA"/>
    <w:rsid w:val="00BD7849"/>
    <w:rsid w:val="00BD7F41"/>
    <w:rsid w:val="00BE1E73"/>
    <w:rsid w:val="00BE3FA4"/>
    <w:rsid w:val="00BE4092"/>
    <w:rsid w:val="00BE4BF6"/>
    <w:rsid w:val="00BE525F"/>
    <w:rsid w:val="00BE641C"/>
    <w:rsid w:val="00BE643D"/>
    <w:rsid w:val="00BE754C"/>
    <w:rsid w:val="00BE7A18"/>
    <w:rsid w:val="00BE7CDF"/>
    <w:rsid w:val="00BF106E"/>
    <w:rsid w:val="00BF10F1"/>
    <w:rsid w:val="00BF13CF"/>
    <w:rsid w:val="00BF1AFB"/>
    <w:rsid w:val="00BF1EA7"/>
    <w:rsid w:val="00BF1F9E"/>
    <w:rsid w:val="00BF1FED"/>
    <w:rsid w:val="00BF2DB0"/>
    <w:rsid w:val="00BF3E7F"/>
    <w:rsid w:val="00BF44F3"/>
    <w:rsid w:val="00BF454A"/>
    <w:rsid w:val="00BF46C2"/>
    <w:rsid w:val="00BF4772"/>
    <w:rsid w:val="00BF5513"/>
    <w:rsid w:val="00BF58AC"/>
    <w:rsid w:val="00BF5E27"/>
    <w:rsid w:val="00BF61D9"/>
    <w:rsid w:val="00BF68C9"/>
    <w:rsid w:val="00BF75BF"/>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2AC"/>
    <w:rsid w:val="00C075A8"/>
    <w:rsid w:val="00C07E4D"/>
    <w:rsid w:val="00C1056E"/>
    <w:rsid w:val="00C10D6C"/>
    <w:rsid w:val="00C10FC9"/>
    <w:rsid w:val="00C11763"/>
    <w:rsid w:val="00C117FA"/>
    <w:rsid w:val="00C11FD5"/>
    <w:rsid w:val="00C123E7"/>
    <w:rsid w:val="00C12DE6"/>
    <w:rsid w:val="00C13421"/>
    <w:rsid w:val="00C13B02"/>
    <w:rsid w:val="00C1507A"/>
    <w:rsid w:val="00C15AC1"/>
    <w:rsid w:val="00C15D5B"/>
    <w:rsid w:val="00C16831"/>
    <w:rsid w:val="00C20053"/>
    <w:rsid w:val="00C214CD"/>
    <w:rsid w:val="00C22D0E"/>
    <w:rsid w:val="00C2398C"/>
    <w:rsid w:val="00C248FE"/>
    <w:rsid w:val="00C24D0A"/>
    <w:rsid w:val="00C25617"/>
    <w:rsid w:val="00C25BFB"/>
    <w:rsid w:val="00C27192"/>
    <w:rsid w:val="00C27936"/>
    <w:rsid w:val="00C27E6C"/>
    <w:rsid w:val="00C30005"/>
    <w:rsid w:val="00C304F8"/>
    <w:rsid w:val="00C311E3"/>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643"/>
    <w:rsid w:val="00C46D80"/>
    <w:rsid w:val="00C473E0"/>
    <w:rsid w:val="00C50275"/>
    <w:rsid w:val="00C50B6D"/>
    <w:rsid w:val="00C51CE6"/>
    <w:rsid w:val="00C53653"/>
    <w:rsid w:val="00C539EB"/>
    <w:rsid w:val="00C54241"/>
    <w:rsid w:val="00C54466"/>
    <w:rsid w:val="00C547E3"/>
    <w:rsid w:val="00C54A57"/>
    <w:rsid w:val="00C56255"/>
    <w:rsid w:val="00C562A8"/>
    <w:rsid w:val="00C56A8E"/>
    <w:rsid w:val="00C56BF8"/>
    <w:rsid w:val="00C56E8B"/>
    <w:rsid w:val="00C570C4"/>
    <w:rsid w:val="00C576F7"/>
    <w:rsid w:val="00C616AA"/>
    <w:rsid w:val="00C61A61"/>
    <w:rsid w:val="00C61B60"/>
    <w:rsid w:val="00C6223C"/>
    <w:rsid w:val="00C623DC"/>
    <w:rsid w:val="00C6327C"/>
    <w:rsid w:val="00C6370A"/>
    <w:rsid w:val="00C63DAA"/>
    <w:rsid w:val="00C63FFB"/>
    <w:rsid w:val="00C6451E"/>
    <w:rsid w:val="00C645F3"/>
    <w:rsid w:val="00C65D47"/>
    <w:rsid w:val="00C6602C"/>
    <w:rsid w:val="00C66ABA"/>
    <w:rsid w:val="00C66EA4"/>
    <w:rsid w:val="00C67D19"/>
    <w:rsid w:val="00C67FDF"/>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3168"/>
    <w:rsid w:val="00C83334"/>
    <w:rsid w:val="00C83BEF"/>
    <w:rsid w:val="00C843EF"/>
    <w:rsid w:val="00C84804"/>
    <w:rsid w:val="00C8506F"/>
    <w:rsid w:val="00C85954"/>
    <w:rsid w:val="00C86CF5"/>
    <w:rsid w:val="00C86F02"/>
    <w:rsid w:val="00C87465"/>
    <w:rsid w:val="00C87F5D"/>
    <w:rsid w:val="00C90486"/>
    <w:rsid w:val="00C91248"/>
    <w:rsid w:val="00C91D83"/>
    <w:rsid w:val="00C9234E"/>
    <w:rsid w:val="00C934F3"/>
    <w:rsid w:val="00C9366E"/>
    <w:rsid w:val="00C93857"/>
    <w:rsid w:val="00C93C17"/>
    <w:rsid w:val="00C93C35"/>
    <w:rsid w:val="00C93C59"/>
    <w:rsid w:val="00C94558"/>
    <w:rsid w:val="00C94697"/>
    <w:rsid w:val="00C9481F"/>
    <w:rsid w:val="00C94C25"/>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A7777"/>
    <w:rsid w:val="00CB0535"/>
    <w:rsid w:val="00CB1116"/>
    <w:rsid w:val="00CB134A"/>
    <w:rsid w:val="00CB16D3"/>
    <w:rsid w:val="00CB24DD"/>
    <w:rsid w:val="00CB2874"/>
    <w:rsid w:val="00CB3E2F"/>
    <w:rsid w:val="00CB4362"/>
    <w:rsid w:val="00CB4B13"/>
    <w:rsid w:val="00CB506D"/>
    <w:rsid w:val="00CB5F54"/>
    <w:rsid w:val="00CB667B"/>
    <w:rsid w:val="00CB6AD6"/>
    <w:rsid w:val="00CB6C1F"/>
    <w:rsid w:val="00CB7792"/>
    <w:rsid w:val="00CB79AB"/>
    <w:rsid w:val="00CC1CE2"/>
    <w:rsid w:val="00CC2C14"/>
    <w:rsid w:val="00CC2DAC"/>
    <w:rsid w:val="00CC2FC0"/>
    <w:rsid w:val="00CC3148"/>
    <w:rsid w:val="00CC3D36"/>
    <w:rsid w:val="00CC3D59"/>
    <w:rsid w:val="00CC400F"/>
    <w:rsid w:val="00CC5751"/>
    <w:rsid w:val="00CC57E8"/>
    <w:rsid w:val="00CC57EA"/>
    <w:rsid w:val="00CC6093"/>
    <w:rsid w:val="00CC67EF"/>
    <w:rsid w:val="00CC6B7B"/>
    <w:rsid w:val="00CC6CCC"/>
    <w:rsid w:val="00CC6EF0"/>
    <w:rsid w:val="00CC7264"/>
    <w:rsid w:val="00CD04E7"/>
    <w:rsid w:val="00CD0A28"/>
    <w:rsid w:val="00CD0A72"/>
    <w:rsid w:val="00CD12CE"/>
    <w:rsid w:val="00CD1F4E"/>
    <w:rsid w:val="00CD256B"/>
    <w:rsid w:val="00CD2BCE"/>
    <w:rsid w:val="00CD3188"/>
    <w:rsid w:val="00CD5102"/>
    <w:rsid w:val="00CD5483"/>
    <w:rsid w:val="00CD5552"/>
    <w:rsid w:val="00CD59A1"/>
    <w:rsid w:val="00CD5D0D"/>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EA6"/>
    <w:rsid w:val="00CF3F58"/>
    <w:rsid w:val="00CF4D6E"/>
    <w:rsid w:val="00CF4EA7"/>
    <w:rsid w:val="00CF5311"/>
    <w:rsid w:val="00CF5B3B"/>
    <w:rsid w:val="00CF62D7"/>
    <w:rsid w:val="00CF69AA"/>
    <w:rsid w:val="00CF72C8"/>
    <w:rsid w:val="00CF7508"/>
    <w:rsid w:val="00CF7713"/>
    <w:rsid w:val="00CF78D3"/>
    <w:rsid w:val="00CF7979"/>
    <w:rsid w:val="00CF7BA6"/>
    <w:rsid w:val="00D00D43"/>
    <w:rsid w:val="00D0104E"/>
    <w:rsid w:val="00D01B9C"/>
    <w:rsid w:val="00D023D7"/>
    <w:rsid w:val="00D02490"/>
    <w:rsid w:val="00D02FBE"/>
    <w:rsid w:val="00D033E3"/>
    <w:rsid w:val="00D0342B"/>
    <w:rsid w:val="00D038DA"/>
    <w:rsid w:val="00D03B63"/>
    <w:rsid w:val="00D04D83"/>
    <w:rsid w:val="00D051C7"/>
    <w:rsid w:val="00D06491"/>
    <w:rsid w:val="00D06A01"/>
    <w:rsid w:val="00D06B58"/>
    <w:rsid w:val="00D06C8C"/>
    <w:rsid w:val="00D0759B"/>
    <w:rsid w:val="00D10631"/>
    <w:rsid w:val="00D10888"/>
    <w:rsid w:val="00D10A99"/>
    <w:rsid w:val="00D11417"/>
    <w:rsid w:val="00D1395C"/>
    <w:rsid w:val="00D142F7"/>
    <w:rsid w:val="00D14D3E"/>
    <w:rsid w:val="00D152D1"/>
    <w:rsid w:val="00D15819"/>
    <w:rsid w:val="00D15C9B"/>
    <w:rsid w:val="00D15D2A"/>
    <w:rsid w:val="00D16C9B"/>
    <w:rsid w:val="00D17156"/>
    <w:rsid w:val="00D17D07"/>
    <w:rsid w:val="00D17DDD"/>
    <w:rsid w:val="00D17EC0"/>
    <w:rsid w:val="00D20096"/>
    <w:rsid w:val="00D204FE"/>
    <w:rsid w:val="00D20636"/>
    <w:rsid w:val="00D217C1"/>
    <w:rsid w:val="00D2184C"/>
    <w:rsid w:val="00D221CB"/>
    <w:rsid w:val="00D22531"/>
    <w:rsid w:val="00D22FEE"/>
    <w:rsid w:val="00D2334F"/>
    <w:rsid w:val="00D237AC"/>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30EF"/>
    <w:rsid w:val="00D43231"/>
    <w:rsid w:val="00D43C16"/>
    <w:rsid w:val="00D44030"/>
    <w:rsid w:val="00D44EA7"/>
    <w:rsid w:val="00D45055"/>
    <w:rsid w:val="00D450E6"/>
    <w:rsid w:val="00D4544A"/>
    <w:rsid w:val="00D462DB"/>
    <w:rsid w:val="00D463AE"/>
    <w:rsid w:val="00D468CB"/>
    <w:rsid w:val="00D474B7"/>
    <w:rsid w:val="00D47EF9"/>
    <w:rsid w:val="00D501B7"/>
    <w:rsid w:val="00D50288"/>
    <w:rsid w:val="00D50A6B"/>
    <w:rsid w:val="00D50E1A"/>
    <w:rsid w:val="00D51187"/>
    <w:rsid w:val="00D518A7"/>
    <w:rsid w:val="00D51A39"/>
    <w:rsid w:val="00D5273B"/>
    <w:rsid w:val="00D52DCE"/>
    <w:rsid w:val="00D539A7"/>
    <w:rsid w:val="00D53F37"/>
    <w:rsid w:val="00D543F8"/>
    <w:rsid w:val="00D54BD4"/>
    <w:rsid w:val="00D5545D"/>
    <w:rsid w:val="00D55C7C"/>
    <w:rsid w:val="00D56817"/>
    <w:rsid w:val="00D57001"/>
    <w:rsid w:val="00D57890"/>
    <w:rsid w:val="00D57CE4"/>
    <w:rsid w:val="00D57FEC"/>
    <w:rsid w:val="00D60175"/>
    <w:rsid w:val="00D601BB"/>
    <w:rsid w:val="00D6042F"/>
    <w:rsid w:val="00D60602"/>
    <w:rsid w:val="00D61135"/>
    <w:rsid w:val="00D61533"/>
    <w:rsid w:val="00D61CB8"/>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63B"/>
    <w:rsid w:val="00D73905"/>
    <w:rsid w:val="00D74264"/>
    <w:rsid w:val="00D743F7"/>
    <w:rsid w:val="00D749D8"/>
    <w:rsid w:val="00D74E8D"/>
    <w:rsid w:val="00D758F6"/>
    <w:rsid w:val="00D75E9D"/>
    <w:rsid w:val="00D76466"/>
    <w:rsid w:val="00D7660E"/>
    <w:rsid w:val="00D76CA4"/>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365"/>
    <w:rsid w:val="00D857A7"/>
    <w:rsid w:val="00D861A2"/>
    <w:rsid w:val="00D86F0E"/>
    <w:rsid w:val="00D871F4"/>
    <w:rsid w:val="00D87A26"/>
    <w:rsid w:val="00D90E2C"/>
    <w:rsid w:val="00D91679"/>
    <w:rsid w:val="00D91FFF"/>
    <w:rsid w:val="00D922AD"/>
    <w:rsid w:val="00D92331"/>
    <w:rsid w:val="00D92366"/>
    <w:rsid w:val="00D92C9C"/>
    <w:rsid w:val="00D931F4"/>
    <w:rsid w:val="00D9321B"/>
    <w:rsid w:val="00D942CE"/>
    <w:rsid w:val="00D947A9"/>
    <w:rsid w:val="00D95082"/>
    <w:rsid w:val="00D95729"/>
    <w:rsid w:val="00D95BCE"/>
    <w:rsid w:val="00D95EEB"/>
    <w:rsid w:val="00D9623E"/>
    <w:rsid w:val="00D96D2C"/>
    <w:rsid w:val="00DA1126"/>
    <w:rsid w:val="00DA1B3F"/>
    <w:rsid w:val="00DA25FB"/>
    <w:rsid w:val="00DA2A94"/>
    <w:rsid w:val="00DA3D17"/>
    <w:rsid w:val="00DA3F9A"/>
    <w:rsid w:val="00DA4287"/>
    <w:rsid w:val="00DA5D32"/>
    <w:rsid w:val="00DA650F"/>
    <w:rsid w:val="00DA72E6"/>
    <w:rsid w:val="00DA7725"/>
    <w:rsid w:val="00DA78AC"/>
    <w:rsid w:val="00DA78B2"/>
    <w:rsid w:val="00DB02F2"/>
    <w:rsid w:val="00DB06A3"/>
    <w:rsid w:val="00DB07E5"/>
    <w:rsid w:val="00DB30A3"/>
    <w:rsid w:val="00DB30B1"/>
    <w:rsid w:val="00DB3494"/>
    <w:rsid w:val="00DB37F4"/>
    <w:rsid w:val="00DB3AA0"/>
    <w:rsid w:val="00DB3AFA"/>
    <w:rsid w:val="00DB3B0D"/>
    <w:rsid w:val="00DB4064"/>
    <w:rsid w:val="00DB4366"/>
    <w:rsid w:val="00DB4F70"/>
    <w:rsid w:val="00DB704E"/>
    <w:rsid w:val="00DB7289"/>
    <w:rsid w:val="00DC013A"/>
    <w:rsid w:val="00DC0A46"/>
    <w:rsid w:val="00DC1D17"/>
    <w:rsid w:val="00DC28C9"/>
    <w:rsid w:val="00DC3210"/>
    <w:rsid w:val="00DC32AC"/>
    <w:rsid w:val="00DC4FEB"/>
    <w:rsid w:val="00DC5ABF"/>
    <w:rsid w:val="00DC6027"/>
    <w:rsid w:val="00DC640C"/>
    <w:rsid w:val="00DC6D9D"/>
    <w:rsid w:val="00DC6DF9"/>
    <w:rsid w:val="00DC6EBB"/>
    <w:rsid w:val="00DC7016"/>
    <w:rsid w:val="00DC7079"/>
    <w:rsid w:val="00DC7863"/>
    <w:rsid w:val="00DC7F46"/>
    <w:rsid w:val="00DD0ED9"/>
    <w:rsid w:val="00DD34EC"/>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9B2"/>
    <w:rsid w:val="00DE74A9"/>
    <w:rsid w:val="00DE76C3"/>
    <w:rsid w:val="00DE7D2A"/>
    <w:rsid w:val="00DE7DB6"/>
    <w:rsid w:val="00DF028B"/>
    <w:rsid w:val="00DF114B"/>
    <w:rsid w:val="00DF1246"/>
    <w:rsid w:val="00DF12E5"/>
    <w:rsid w:val="00DF199F"/>
    <w:rsid w:val="00DF2438"/>
    <w:rsid w:val="00DF3201"/>
    <w:rsid w:val="00DF33E3"/>
    <w:rsid w:val="00DF4C9D"/>
    <w:rsid w:val="00DF509A"/>
    <w:rsid w:val="00DF55BF"/>
    <w:rsid w:val="00DF57D5"/>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40D5"/>
    <w:rsid w:val="00E04446"/>
    <w:rsid w:val="00E04CC1"/>
    <w:rsid w:val="00E04EBD"/>
    <w:rsid w:val="00E04F5B"/>
    <w:rsid w:val="00E0512A"/>
    <w:rsid w:val="00E05713"/>
    <w:rsid w:val="00E06E35"/>
    <w:rsid w:val="00E0709C"/>
    <w:rsid w:val="00E078BB"/>
    <w:rsid w:val="00E079D9"/>
    <w:rsid w:val="00E10661"/>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55AE"/>
    <w:rsid w:val="00E35FC3"/>
    <w:rsid w:val="00E37784"/>
    <w:rsid w:val="00E37BD5"/>
    <w:rsid w:val="00E37EBE"/>
    <w:rsid w:val="00E41A7C"/>
    <w:rsid w:val="00E4222A"/>
    <w:rsid w:val="00E42763"/>
    <w:rsid w:val="00E42FBC"/>
    <w:rsid w:val="00E432D0"/>
    <w:rsid w:val="00E43507"/>
    <w:rsid w:val="00E442B5"/>
    <w:rsid w:val="00E4494D"/>
    <w:rsid w:val="00E44AA7"/>
    <w:rsid w:val="00E44FA0"/>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6023B"/>
    <w:rsid w:val="00E606C2"/>
    <w:rsid w:val="00E60848"/>
    <w:rsid w:val="00E611A6"/>
    <w:rsid w:val="00E614E3"/>
    <w:rsid w:val="00E61B15"/>
    <w:rsid w:val="00E62D84"/>
    <w:rsid w:val="00E630A6"/>
    <w:rsid w:val="00E63A49"/>
    <w:rsid w:val="00E6425B"/>
    <w:rsid w:val="00E64974"/>
    <w:rsid w:val="00E64F01"/>
    <w:rsid w:val="00E65223"/>
    <w:rsid w:val="00E65769"/>
    <w:rsid w:val="00E65A1F"/>
    <w:rsid w:val="00E65D74"/>
    <w:rsid w:val="00E65D90"/>
    <w:rsid w:val="00E65FA4"/>
    <w:rsid w:val="00E661B1"/>
    <w:rsid w:val="00E663E4"/>
    <w:rsid w:val="00E67745"/>
    <w:rsid w:val="00E7043E"/>
    <w:rsid w:val="00E705E1"/>
    <w:rsid w:val="00E7062E"/>
    <w:rsid w:val="00E70B20"/>
    <w:rsid w:val="00E71089"/>
    <w:rsid w:val="00E72342"/>
    <w:rsid w:val="00E72364"/>
    <w:rsid w:val="00E7358A"/>
    <w:rsid w:val="00E749A9"/>
    <w:rsid w:val="00E74DE4"/>
    <w:rsid w:val="00E763B0"/>
    <w:rsid w:val="00E764EC"/>
    <w:rsid w:val="00E7726B"/>
    <w:rsid w:val="00E80688"/>
    <w:rsid w:val="00E80CC5"/>
    <w:rsid w:val="00E812A1"/>
    <w:rsid w:val="00E8142B"/>
    <w:rsid w:val="00E81480"/>
    <w:rsid w:val="00E82071"/>
    <w:rsid w:val="00E8327C"/>
    <w:rsid w:val="00E832F3"/>
    <w:rsid w:val="00E8368D"/>
    <w:rsid w:val="00E83AFB"/>
    <w:rsid w:val="00E83D72"/>
    <w:rsid w:val="00E84C3A"/>
    <w:rsid w:val="00E85632"/>
    <w:rsid w:val="00E85AF5"/>
    <w:rsid w:val="00E85EB8"/>
    <w:rsid w:val="00E861B4"/>
    <w:rsid w:val="00E86D18"/>
    <w:rsid w:val="00E8736C"/>
    <w:rsid w:val="00E8796A"/>
    <w:rsid w:val="00E87BC2"/>
    <w:rsid w:val="00E87CC6"/>
    <w:rsid w:val="00E87EB1"/>
    <w:rsid w:val="00E9012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54D"/>
    <w:rsid w:val="00EB0E1E"/>
    <w:rsid w:val="00EB14E7"/>
    <w:rsid w:val="00EB1671"/>
    <w:rsid w:val="00EB197C"/>
    <w:rsid w:val="00EB290A"/>
    <w:rsid w:val="00EB2E3D"/>
    <w:rsid w:val="00EB319B"/>
    <w:rsid w:val="00EB331D"/>
    <w:rsid w:val="00EB3D18"/>
    <w:rsid w:val="00EB40B5"/>
    <w:rsid w:val="00EB4BC6"/>
    <w:rsid w:val="00EB545E"/>
    <w:rsid w:val="00EB5D34"/>
    <w:rsid w:val="00EB6BD3"/>
    <w:rsid w:val="00EB6CB7"/>
    <w:rsid w:val="00EB6E72"/>
    <w:rsid w:val="00EB71DF"/>
    <w:rsid w:val="00EB7418"/>
    <w:rsid w:val="00EC00A3"/>
    <w:rsid w:val="00EC17B5"/>
    <w:rsid w:val="00EC1A48"/>
    <w:rsid w:val="00EC234C"/>
    <w:rsid w:val="00EC3B4E"/>
    <w:rsid w:val="00EC3C0F"/>
    <w:rsid w:val="00EC55DE"/>
    <w:rsid w:val="00EC5A0F"/>
    <w:rsid w:val="00EC5F20"/>
    <w:rsid w:val="00EC5FA4"/>
    <w:rsid w:val="00EC67B3"/>
    <w:rsid w:val="00EC67DC"/>
    <w:rsid w:val="00EC7AFD"/>
    <w:rsid w:val="00ED068C"/>
    <w:rsid w:val="00ED0B0B"/>
    <w:rsid w:val="00ED0BB1"/>
    <w:rsid w:val="00ED12B9"/>
    <w:rsid w:val="00ED150F"/>
    <w:rsid w:val="00ED1E77"/>
    <w:rsid w:val="00ED20DA"/>
    <w:rsid w:val="00ED2511"/>
    <w:rsid w:val="00ED29FB"/>
    <w:rsid w:val="00ED3A5F"/>
    <w:rsid w:val="00ED3D32"/>
    <w:rsid w:val="00ED50DB"/>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C09"/>
    <w:rsid w:val="00EF4D14"/>
    <w:rsid w:val="00EF4D91"/>
    <w:rsid w:val="00EF4EE1"/>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678"/>
    <w:rsid w:val="00F03B4C"/>
    <w:rsid w:val="00F03DE8"/>
    <w:rsid w:val="00F03ED3"/>
    <w:rsid w:val="00F04DE9"/>
    <w:rsid w:val="00F05259"/>
    <w:rsid w:val="00F0528F"/>
    <w:rsid w:val="00F055BE"/>
    <w:rsid w:val="00F059F7"/>
    <w:rsid w:val="00F07A9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436"/>
    <w:rsid w:val="00F17F6F"/>
    <w:rsid w:val="00F2016D"/>
    <w:rsid w:val="00F20C2F"/>
    <w:rsid w:val="00F213B4"/>
    <w:rsid w:val="00F21C7F"/>
    <w:rsid w:val="00F22202"/>
    <w:rsid w:val="00F22FBE"/>
    <w:rsid w:val="00F2320F"/>
    <w:rsid w:val="00F233E8"/>
    <w:rsid w:val="00F24489"/>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C56"/>
    <w:rsid w:val="00F37D54"/>
    <w:rsid w:val="00F37DFB"/>
    <w:rsid w:val="00F405A2"/>
    <w:rsid w:val="00F40605"/>
    <w:rsid w:val="00F408D7"/>
    <w:rsid w:val="00F41168"/>
    <w:rsid w:val="00F41CF4"/>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2518"/>
    <w:rsid w:val="00F53299"/>
    <w:rsid w:val="00F54F37"/>
    <w:rsid w:val="00F552EC"/>
    <w:rsid w:val="00F5547A"/>
    <w:rsid w:val="00F55644"/>
    <w:rsid w:val="00F55C50"/>
    <w:rsid w:val="00F562FE"/>
    <w:rsid w:val="00F56B73"/>
    <w:rsid w:val="00F57253"/>
    <w:rsid w:val="00F573E1"/>
    <w:rsid w:val="00F57B8C"/>
    <w:rsid w:val="00F611A2"/>
    <w:rsid w:val="00F613A2"/>
    <w:rsid w:val="00F61DDA"/>
    <w:rsid w:val="00F62A73"/>
    <w:rsid w:val="00F631C8"/>
    <w:rsid w:val="00F639F6"/>
    <w:rsid w:val="00F63F14"/>
    <w:rsid w:val="00F642CC"/>
    <w:rsid w:val="00F6455D"/>
    <w:rsid w:val="00F646BC"/>
    <w:rsid w:val="00F64A33"/>
    <w:rsid w:val="00F651F1"/>
    <w:rsid w:val="00F657D2"/>
    <w:rsid w:val="00F66B32"/>
    <w:rsid w:val="00F66B69"/>
    <w:rsid w:val="00F66F1E"/>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05F5"/>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2DC1"/>
    <w:rsid w:val="00FA3813"/>
    <w:rsid w:val="00FA383F"/>
    <w:rsid w:val="00FA3861"/>
    <w:rsid w:val="00FA38FF"/>
    <w:rsid w:val="00FA416B"/>
    <w:rsid w:val="00FA4C11"/>
    <w:rsid w:val="00FA5A6A"/>
    <w:rsid w:val="00FA5CD6"/>
    <w:rsid w:val="00FA5DB4"/>
    <w:rsid w:val="00FA6441"/>
    <w:rsid w:val="00FA67F5"/>
    <w:rsid w:val="00FA6B53"/>
    <w:rsid w:val="00FA734B"/>
    <w:rsid w:val="00FA73A6"/>
    <w:rsid w:val="00FA7C4C"/>
    <w:rsid w:val="00FA7D50"/>
    <w:rsid w:val="00FB00C7"/>
    <w:rsid w:val="00FB29DF"/>
    <w:rsid w:val="00FB48A8"/>
    <w:rsid w:val="00FB4F0E"/>
    <w:rsid w:val="00FB5299"/>
    <w:rsid w:val="00FB5ADE"/>
    <w:rsid w:val="00FB5BF0"/>
    <w:rsid w:val="00FB63E5"/>
    <w:rsid w:val="00FB6567"/>
    <w:rsid w:val="00FB6595"/>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71E"/>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5FA3"/>
    <w:rsid w:val="00FD62A9"/>
    <w:rsid w:val="00FD66BD"/>
    <w:rsid w:val="00FD6732"/>
    <w:rsid w:val="00FD6AFD"/>
    <w:rsid w:val="00FD701E"/>
    <w:rsid w:val="00FD7470"/>
    <w:rsid w:val="00FE0755"/>
    <w:rsid w:val="00FE13D0"/>
    <w:rsid w:val="00FE1B46"/>
    <w:rsid w:val="00FE2092"/>
    <w:rsid w:val="00FE331C"/>
    <w:rsid w:val="00FE3ED2"/>
    <w:rsid w:val="00FE47D2"/>
    <w:rsid w:val="00FE483B"/>
    <w:rsid w:val="00FE51FC"/>
    <w:rsid w:val="00FE531A"/>
    <w:rsid w:val="00FE5422"/>
    <w:rsid w:val="00FE57D5"/>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5D14"/>
    <w:rsid w:val="00FF6164"/>
    <w:rsid w:val="00FF651C"/>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984EF-28B9-48D3-AC49-BE1A7898D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77</Pages>
  <Words>108805</Words>
  <Characters>620194</Characters>
  <Application>Microsoft Office Word</Application>
  <DocSecurity>0</DocSecurity>
  <Lines>5168</Lines>
  <Paragraphs>145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7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dung</cp:lastModifiedBy>
  <cp:revision>185</cp:revision>
  <cp:lastPrinted>2017-10-13T09:21:00Z</cp:lastPrinted>
  <dcterms:created xsi:type="dcterms:W3CDTF">2018-03-12T07:53:00Z</dcterms:created>
  <dcterms:modified xsi:type="dcterms:W3CDTF">2018-03-1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AFEWKic"/&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